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bookmarkStart w:id="0" w:name="_Hlk96515689"/>
      <w:bookmarkEnd w:id="0"/>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52778B26" w:rsidR="000946AB" w:rsidRPr="000946AB" w:rsidRDefault="00776452" w:rsidP="000946AB">
            <w:pPr>
              <w:spacing w:after="0"/>
              <w:rPr>
                <w:rFonts w:cs="Arial"/>
              </w:rPr>
            </w:pPr>
            <w:r>
              <w:rPr>
                <w:rFonts w:cs="Arial"/>
              </w:rPr>
              <w:t>24</w:t>
            </w:r>
            <w:r w:rsidR="000946AB" w:rsidRPr="000946AB">
              <w:rPr>
                <w:rFonts w:cs="Arial"/>
              </w:rPr>
              <w:t>.</w:t>
            </w:r>
            <w:r>
              <w:rPr>
                <w:rFonts w:cs="Arial"/>
              </w:rPr>
              <w:t>02</w:t>
            </w:r>
            <w:r w:rsidR="000946AB" w:rsidRPr="000946AB">
              <w:rPr>
                <w:rFonts w:cs="Arial"/>
              </w:rPr>
              <w:t>.202</w:t>
            </w:r>
            <w:r>
              <w:rPr>
                <w:rFonts w:cs="Arial"/>
              </w:rPr>
              <w:t>2</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1" w:name="_Toc331872788"/>
      <w:bookmarkStart w:id="2" w:name="_Toc86744435"/>
      <w:bookmarkStart w:id="3" w:name="_Toc96582459"/>
      <w:r w:rsidRPr="00E8651C">
        <w:lastRenderedPageBreak/>
        <w:t>Eidesstattliche Erklärung</w:t>
      </w:r>
      <w:bookmarkEnd w:id="1"/>
      <w:bookmarkEnd w:id="2"/>
      <w:bookmarkEnd w:id="3"/>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609EA077" w:rsidR="006130AC" w:rsidRDefault="006130AC" w:rsidP="006130AC">
      <w:r>
        <w:t>[</w:t>
      </w:r>
      <w:r w:rsidR="009C609B">
        <w:t>VS-Villingen</w:t>
      </w:r>
      <w:r>
        <w:t xml:space="preserve">, </w:t>
      </w:r>
      <w:r w:rsidR="009C609B">
        <w:t>24.02.2022</w:t>
      </w:r>
      <w:r>
        <w:t xml:space="preserve"> </w:t>
      </w:r>
      <w:r w:rsidR="009C609B">
        <w:t>Nick Stecker</w:t>
      </w:r>
      <w:r>
        <w:t>]</w:t>
      </w:r>
    </w:p>
    <w:p w14:paraId="0E659E68" w14:textId="22CFD306" w:rsidR="006130AC" w:rsidRDefault="006130AC" w:rsidP="006130AC">
      <w:pPr>
        <w:spacing w:after="160" w:line="259" w:lineRule="auto"/>
        <w:jc w:val="left"/>
      </w:pPr>
      <w:r>
        <w:br w:type="page"/>
      </w:r>
    </w:p>
    <w:p w14:paraId="35A7425A" w14:textId="055079D8" w:rsidR="000946AB" w:rsidRPr="008845C5" w:rsidRDefault="000946AB" w:rsidP="008845C5">
      <w:pPr>
        <w:pStyle w:val="berschrift1"/>
        <w:rPr>
          <w:rFonts w:cs="Arial"/>
        </w:rPr>
      </w:pPr>
      <w:bookmarkStart w:id="4" w:name="_Toc96582460"/>
      <w:r w:rsidRPr="000946AB">
        <w:rPr>
          <w:rFonts w:cs="Arial"/>
        </w:rPr>
        <w:lastRenderedPageBreak/>
        <w:t>Abstract</w:t>
      </w:r>
      <w:bookmarkEnd w:id="4"/>
    </w:p>
    <w:p w14:paraId="05B75951" w14:textId="78D1C934" w:rsidR="008845C5" w:rsidRDefault="008845C5" w:rsidP="001E7F2B">
      <w:r w:rsidRPr="008845C5">
        <w:t xml:space="preserve">Die Entwicklung großer Softwareprojekte kann eine sehr schwierige Aufgabe sein, insbesondere wenn das Projekt nicht gut strukturiert ist. Darüber hinaus sind viele moderne </w:t>
      </w:r>
      <w:r w:rsidR="00067A97">
        <w:t>Softwarep</w:t>
      </w:r>
      <w:r w:rsidRPr="008845C5">
        <w:t>rojekte aus modularen Teilen aufgebaut, die später für verschiedene Anwendungsfälle wiederverwendet werden können. Um die Wiederverwendbarkeit</w:t>
      </w:r>
      <w:r w:rsidR="00DB2C0E">
        <w:t xml:space="preserve"> </w:t>
      </w:r>
      <w:r w:rsidRPr="008845C5">
        <w:t>dieser Module zu</w:t>
      </w:r>
      <w:r w:rsidR="00DB2C0E">
        <w:t xml:space="preserve"> gewährleisten</w:t>
      </w:r>
      <w:r w:rsidRPr="008845C5">
        <w:t xml:space="preserve">, werden sie oft selbst als Softwareprojekte mit </w:t>
      </w:r>
      <w:r>
        <w:t>einer eigenen Struktur</w:t>
      </w:r>
      <w:r w:rsidRPr="008845C5">
        <w:t xml:space="preserve"> und zugehörigen </w:t>
      </w:r>
      <w:r>
        <w:t>Werkzeugen</w:t>
      </w:r>
      <w:r w:rsidRPr="008845C5">
        <w:t xml:space="preserve"> erstellt. Es ist kein unwahrscheinliches Szenario, dass sich d</w:t>
      </w:r>
      <w:r>
        <w:t xml:space="preserve">ie Struktur </w:t>
      </w:r>
      <w:r w:rsidRPr="008845C5">
        <w:t xml:space="preserve">oder </w:t>
      </w:r>
      <w:r>
        <w:t>die Werkzeuge</w:t>
      </w:r>
      <w:r w:rsidRPr="008845C5">
        <w:t xml:space="preserve"> dieser Projekte im Laufe der </w:t>
      </w:r>
      <w:r>
        <w:t>Entwicklungsz</w:t>
      </w:r>
      <w:r w:rsidRPr="008845C5">
        <w:t xml:space="preserve">eit </w:t>
      </w:r>
      <w:r>
        <w:t>veränder</w:t>
      </w:r>
      <w:r w:rsidR="006C1A01">
        <w:t>n</w:t>
      </w:r>
      <w:r w:rsidRPr="008845C5">
        <w:t>, was zu einer Aktualisierung auffordert. Dies manuell zu tun, kann eine mühsame Aufgabe sein, insbesondere wenn eine große Anzahl dieser Module vorhanden ist. Um dieses Problem zu lösen,</w:t>
      </w:r>
      <w:r>
        <w:t xml:space="preserve"> wurde im Rahmen dieser Thesis ein Werkzeug mit einer </w:t>
      </w:r>
      <w:r w:rsidRPr="008845C5">
        <w:t>grafische</w:t>
      </w:r>
      <w:r>
        <w:t>n</w:t>
      </w:r>
      <w:r w:rsidRPr="008845C5">
        <w:t xml:space="preserve"> Benutzeroberfläche</w:t>
      </w:r>
      <w:r>
        <w:t xml:space="preserve"> entwickelt</w:t>
      </w:r>
      <w:r w:rsidRPr="008845C5">
        <w:t xml:space="preserve">, </w:t>
      </w:r>
      <w:r>
        <w:t xml:space="preserve">mit der </w:t>
      </w:r>
      <w:r w:rsidRPr="008845C5">
        <w:t xml:space="preserve">die </w:t>
      </w:r>
      <w:r>
        <w:t>Struktur</w:t>
      </w:r>
      <w:r w:rsidRPr="008845C5">
        <w:t xml:space="preserve">änderungen auf einfache und leicht verständliche Weise auf jedes </w:t>
      </w:r>
      <w:r>
        <w:t>Softwarem</w:t>
      </w:r>
      <w:r w:rsidRPr="008845C5">
        <w:t xml:space="preserve">odul </w:t>
      </w:r>
      <w:r>
        <w:t>angewendet werden kann</w:t>
      </w:r>
      <w:r w:rsidRPr="008845C5">
        <w:t>.</w:t>
      </w:r>
    </w:p>
    <w:p w14:paraId="149E958C" w14:textId="7B5EFA5A" w:rsidR="000946AB" w:rsidRDefault="000946AB" w:rsidP="001E7F2B">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30BCD8B5" w14:textId="4924FDF8" w:rsidR="007D441B"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6582459" w:history="1">
            <w:r w:rsidR="007D441B" w:rsidRPr="00092954">
              <w:rPr>
                <w:rStyle w:val="Hyperlink"/>
                <w:noProof/>
              </w:rPr>
              <w:t>Eidesstattliche Erklärung</w:t>
            </w:r>
            <w:r w:rsidR="007D441B">
              <w:rPr>
                <w:noProof/>
                <w:webHidden/>
              </w:rPr>
              <w:tab/>
            </w:r>
            <w:r w:rsidR="007D441B">
              <w:rPr>
                <w:noProof/>
                <w:webHidden/>
              </w:rPr>
              <w:fldChar w:fldCharType="begin"/>
            </w:r>
            <w:r w:rsidR="007D441B">
              <w:rPr>
                <w:noProof/>
                <w:webHidden/>
              </w:rPr>
              <w:instrText xml:space="preserve"> PAGEREF _Toc96582459 \h </w:instrText>
            </w:r>
            <w:r w:rsidR="007D441B">
              <w:rPr>
                <w:noProof/>
                <w:webHidden/>
              </w:rPr>
            </w:r>
            <w:r w:rsidR="007D441B">
              <w:rPr>
                <w:noProof/>
                <w:webHidden/>
              </w:rPr>
              <w:fldChar w:fldCharType="separate"/>
            </w:r>
            <w:r w:rsidR="007D441B">
              <w:rPr>
                <w:noProof/>
                <w:webHidden/>
              </w:rPr>
              <w:t>2</w:t>
            </w:r>
            <w:r w:rsidR="007D441B">
              <w:rPr>
                <w:noProof/>
                <w:webHidden/>
              </w:rPr>
              <w:fldChar w:fldCharType="end"/>
            </w:r>
          </w:hyperlink>
        </w:p>
        <w:p w14:paraId="57D27843" w14:textId="1AA02171" w:rsidR="007D441B" w:rsidRDefault="003F00BB">
          <w:pPr>
            <w:pStyle w:val="Verzeichnis1"/>
            <w:tabs>
              <w:tab w:val="right" w:leader="dot" w:pos="9062"/>
            </w:tabs>
            <w:rPr>
              <w:rFonts w:asciiTheme="minorHAnsi" w:eastAsiaTheme="minorEastAsia" w:hAnsiTheme="minorHAnsi"/>
              <w:noProof/>
              <w:sz w:val="22"/>
              <w:lang w:eastAsia="de-DE"/>
            </w:rPr>
          </w:pPr>
          <w:hyperlink w:anchor="_Toc96582460" w:history="1">
            <w:r w:rsidR="007D441B" w:rsidRPr="00092954">
              <w:rPr>
                <w:rStyle w:val="Hyperlink"/>
                <w:rFonts w:cs="Arial"/>
                <w:noProof/>
              </w:rPr>
              <w:t>Abstract</w:t>
            </w:r>
            <w:r w:rsidR="007D441B">
              <w:rPr>
                <w:noProof/>
                <w:webHidden/>
              </w:rPr>
              <w:tab/>
            </w:r>
            <w:r w:rsidR="007D441B">
              <w:rPr>
                <w:noProof/>
                <w:webHidden/>
              </w:rPr>
              <w:fldChar w:fldCharType="begin"/>
            </w:r>
            <w:r w:rsidR="007D441B">
              <w:rPr>
                <w:noProof/>
                <w:webHidden/>
              </w:rPr>
              <w:instrText xml:space="preserve"> PAGEREF _Toc96582460 \h </w:instrText>
            </w:r>
            <w:r w:rsidR="007D441B">
              <w:rPr>
                <w:noProof/>
                <w:webHidden/>
              </w:rPr>
            </w:r>
            <w:r w:rsidR="007D441B">
              <w:rPr>
                <w:noProof/>
                <w:webHidden/>
              </w:rPr>
              <w:fldChar w:fldCharType="separate"/>
            </w:r>
            <w:r w:rsidR="007D441B">
              <w:rPr>
                <w:noProof/>
                <w:webHidden/>
              </w:rPr>
              <w:t>3</w:t>
            </w:r>
            <w:r w:rsidR="007D441B">
              <w:rPr>
                <w:noProof/>
                <w:webHidden/>
              </w:rPr>
              <w:fldChar w:fldCharType="end"/>
            </w:r>
          </w:hyperlink>
        </w:p>
        <w:p w14:paraId="405C7A62" w14:textId="28AB5036" w:rsidR="007D441B" w:rsidRDefault="003F00BB">
          <w:pPr>
            <w:pStyle w:val="Verzeichnis1"/>
            <w:tabs>
              <w:tab w:val="right" w:leader="dot" w:pos="9062"/>
            </w:tabs>
            <w:rPr>
              <w:rFonts w:asciiTheme="minorHAnsi" w:eastAsiaTheme="minorEastAsia" w:hAnsiTheme="minorHAnsi"/>
              <w:noProof/>
              <w:sz w:val="22"/>
              <w:lang w:eastAsia="de-DE"/>
            </w:rPr>
          </w:pPr>
          <w:hyperlink w:anchor="_Toc96582461" w:history="1">
            <w:r w:rsidR="007D441B" w:rsidRPr="00092954">
              <w:rPr>
                <w:rStyle w:val="Hyperlink"/>
                <w:noProof/>
              </w:rPr>
              <w:t>Abbildungsverzeichnis</w:t>
            </w:r>
            <w:r w:rsidR="007D441B">
              <w:rPr>
                <w:noProof/>
                <w:webHidden/>
              </w:rPr>
              <w:tab/>
            </w:r>
            <w:r w:rsidR="007D441B">
              <w:rPr>
                <w:noProof/>
                <w:webHidden/>
              </w:rPr>
              <w:fldChar w:fldCharType="begin"/>
            </w:r>
            <w:r w:rsidR="007D441B">
              <w:rPr>
                <w:noProof/>
                <w:webHidden/>
              </w:rPr>
              <w:instrText xml:space="preserve"> PAGEREF _Toc96582461 \h </w:instrText>
            </w:r>
            <w:r w:rsidR="007D441B">
              <w:rPr>
                <w:noProof/>
                <w:webHidden/>
              </w:rPr>
            </w:r>
            <w:r w:rsidR="007D441B">
              <w:rPr>
                <w:noProof/>
                <w:webHidden/>
              </w:rPr>
              <w:fldChar w:fldCharType="separate"/>
            </w:r>
            <w:r w:rsidR="007D441B">
              <w:rPr>
                <w:noProof/>
                <w:webHidden/>
              </w:rPr>
              <w:t>6</w:t>
            </w:r>
            <w:r w:rsidR="007D441B">
              <w:rPr>
                <w:noProof/>
                <w:webHidden/>
              </w:rPr>
              <w:fldChar w:fldCharType="end"/>
            </w:r>
          </w:hyperlink>
        </w:p>
        <w:p w14:paraId="36CFC57D" w14:textId="0E7275CE" w:rsidR="007D441B" w:rsidRDefault="003F00BB">
          <w:pPr>
            <w:pStyle w:val="Verzeichnis1"/>
            <w:tabs>
              <w:tab w:val="right" w:leader="dot" w:pos="9062"/>
            </w:tabs>
            <w:rPr>
              <w:rFonts w:asciiTheme="minorHAnsi" w:eastAsiaTheme="minorEastAsia" w:hAnsiTheme="minorHAnsi"/>
              <w:noProof/>
              <w:sz w:val="22"/>
              <w:lang w:eastAsia="de-DE"/>
            </w:rPr>
          </w:pPr>
          <w:hyperlink w:anchor="_Toc96582462" w:history="1">
            <w:r w:rsidR="007D441B" w:rsidRPr="00092954">
              <w:rPr>
                <w:rStyle w:val="Hyperlink"/>
                <w:noProof/>
              </w:rPr>
              <w:t>Abkürzungsverzeichnis</w:t>
            </w:r>
            <w:r w:rsidR="007D441B">
              <w:rPr>
                <w:noProof/>
                <w:webHidden/>
              </w:rPr>
              <w:tab/>
            </w:r>
            <w:r w:rsidR="007D441B">
              <w:rPr>
                <w:noProof/>
                <w:webHidden/>
              </w:rPr>
              <w:fldChar w:fldCharType="begin"/>
            </w:r>
            <w:r w:rsidR="007D441B">
              <w:rPr>
                <w:noProof/>
                <w:webHidden/>
              </w:rPr>
              <w:instrText xml:space="preserve"> PAGEREF _Toc96582462 \h </w:instrText>
            </w:r>
            <w:r w:rsidR="007D441B">
              <w:rPr>
                <w:noProof/>
                <w:webHidden/>
              </w:rPr>
            </w:r>
            <w:r w:rsidR="007D441B">
              <w:rPr>
                <w:noProof/>
                <w:webHidden/>
              </w:rPr>
              <w:fldChar w:fldCharType="separate"/>
            </w:r>
            <w:r w:rsidR="007D441B">
              <w:rPr>
                <w:noProof/>
                <w:webHidden/>
              </w:rPr>
              <w:t>8</w:t>
            </w:r>
            <w:r w:rsidR="007D441B">
              <w:rPr>
                <w:noProof/>
                <w:webHidden/>
              </w:rPr>
              <w:fldChar w:fldCharType="end"/>
            </w:r>
          </w:hyperlink>
        </w:p>
        <w:p w14:paraId="5BD8159D" w14:textId="2EF4C8DF"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63" w:history="1">
            <w:r w:rsidR="007D441B" w:rsidRPr="00092954">
              <w:rPr>
                <w:rStyle w:val="Hyperlink"/>
                <w:noProof/>
              </w:rPr>
              <w:t>1.</w:t>
            </w:r>
            <w:r w:rsidR="007D441B">
              <w:rPr>
                <w:rFonts w:asciiTheme="minorHAnsi" w:eastAsiaTheme="minorEastAsia" w:hAnsiTheme="minorHAnsi"/>
                <w:noProof/>
                <w:sz w:val="22"/>
                <w:lang w:eastAsia="de-DE"/>
              </w:rPr>
              <w:tab/>
            </w:r>
            <w:r w:rsidR="007D441B" w:rsidRPr="00092954">
              <w:rPr>
                <w:rStyle w:val="Hyperlink"/>
                <w:noProof/>
              </w:rPr>
              <w:t>Einleitung</w:t>
            </w:r>
            <w:r w:rsidR="007D441B">
              <w:rPr>
                <w:noProof/>
                <w:webHidden/>
              </w:rPr>
              <w:tab/>
            </w:r>
            <w:r w:rsidR="007D441B">
              <w:rPr>
                <w:noProof/>
                <w:webHidden/>
              </w:rPr>
              <w:fldChar w:fldCharType="begin"/>
            </w:r>
            <w:r w:rsidR="007D441B">
              <w:rPr>
                <w:noProof/>
                <w:webHidden/>
              </w:rPr>
              <w:instrText xml:space="preserve"> PAGEREF _Toc96582463 \h </w:instrText>
            </w:r>
            <w:r w:rsidR="007D441B">
              <w:rPr>
                <w:noProof/>
                <w:webHidden/>
              </w:rPr>
            </w:r>
            <w:r w:rsidR="007D441B">
              <w:rPr>
                <w:noProof/>
                <w:webHidden/>
              </w:rPr>
              <w:fldChar w:fldCharType="separate"/>
            </w:r>
            <w:r w:rsidR="007D441B">
              <w:rPr>
                <w:noProof/>
                <w:webHidden/>
              </w:rPr>
              <w:t>9</w:t>
            </w:r>
            <w:r w:rsidR="007D441B">
              <w:rPr>
                <w:noProof/>
                <w:webHidden/>
              </w:rPr>
              <w:fldChar w:fldCharType="end"/>
            </w:r>
          </w:hyperlink>
        </w:p>
        <w:p w14:paraId="0BC213A3" w14:textId="2C5F015E"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64" w:history="1">
            <w:r w:rsidR="007D441B" w:rsidRPr="00092954">
              <w:rPr>
                <w:rStyle w:val="Hyperlink"/>
                <w:noProof/>
              </w:rPr>
              <w:t>1.</w:t>
            </w:r>
            <w:r w:rsidR="007D441B">
              <w:rPr>
                <w:rFonts w:asciiTheme="minorHAnsi" w:eastAsiaTheme="minorEastAsia" w:hAnsiTheme="minorHAnsi"/>
                <w:noProof/>
                <w:sz w:val="22"/>
                <w:lang w:eastAsia="de-DE"/>
              </w:rPr>
              <w:tab/>
            </w:r>
            <w:r w:rsidR="007D441B" w:rsidRPr="00092954">
              <w:rPr>
                <w:rStyle w:val="Hyperlink"/>
                <w:noProof/>
              </w:rPr>
              <w:t>Grundlagen</w:t>
            </w:r>
            <w:r w:rsidR="007D441B">
              <w:rPr>
                <w:noProof/>
                <w:webHidden/>
              </w:rPr>
              <w:tab/>
            </w:r>
            <w:r w:rsidR="007D441B">
              <w:rPr>
                <w:noProof/>
                <w:webHidden/>
              </w:rPr>
              <w:fldChar w:fldCharType="begin"/>
            </w:r>
            <w:r w:rsidR="007D441B">
              <w:rPr>
                <w:noProof/>
                <w:webHidden/>
              </w:rPr>
              <w:instrText xml:space="preserve"> PAGEREF _Toc96582464 \h </w:instrText>
            </w:r>
            <w:r w:rsidR="007D441B">
              <w:rPr>
                <w:noProof/>
                <w:webHidden/>
              </w:rPr>
            </w:r>
            <w:r w:rsidR="007D441B">
              <w:rPr>
                <w:noProof/>
                <w:webHidden/>
              </w:rPr>
              <w:fldChar w:fldCharType="separate"/>
            </w:r>
            <w:r w:rsidR="007D441B">
              <w:rPr>
                <w:noProof/>
                <w:webHidden/>
              </w:rPr>
              <w:t>11</w:t>
            </w:r>
            <w:r w:rsidR="007D441B">
              <w:rPr>
                <w:noProof/>
                <w:webHidden/>
              </w:rPr>
              <w:fldChar w:fldCharType="end"/>
            </w:r>
          </w:hyperlink>
        </w:p>
        <w:p w14:paraId="2F780166" w14:textId="02114C03"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65" w:history="1">
            <w:r w:rsidR="007D441B" w:rsidRPr="00092954">
              <w:rPr>
                <w:rStyle w:val="Hyperlink"/>
                <w:noProof/>
              </w:rPr>
              <w:t>1.1</w:t>
            </w:r>
            <w:r w:rsidR="007D441B">
              <w:rPr>
                <w:rFonts w:asciiTheme="minorHAnsi" w:eastAsiaTheme="minorEastAsia" w:hAnsiTheme="minorHAnsi"/>
                <w:noProof/>
                <w:sz w:val="22"/>
                <w:lang w:eastAsia="de-DE"/>
              </w:rPr>
              <w:tab/>
            </w:r>
            <w:r w:rsidR="007D441B" w:rsidRPr="00092954">
              <w:rPr>
                <w:rStyle w:val="Hyperlink"/>
                <w:noProof/>
              </w:rPr>
              <w:t>Softwareprojekte</w:t>
            </w:r>
            <w:r w:rsidR="007D441B">
              <w:rPr>
                <w:noProof/>
                <w:webHidden/>
              </w:rPr>
              <w:tab/>
            </w:r>
            <w:r w:rsidR="007D441B">
              <w:rPr>
                <w:noProof/>
                <w:webHidden/>
              </w:rPr>
              <w:fldChar w:fldCharType="begin"/>
            </w:r>
            <w:r w:rsidR="007D441B">
              <w:rPr>
                <w:noProof/>
                <w:webHidden/>
              </w:rPr>
              <w:instrText xml:space="preserve"> PAGEREF _Toc96582465 \h </w:instrText>
            </w:r>
            <w:r w:rsidR="007D441B">
              <w:rPr>
                <w:noProof/>
                <w:webHidden/>
              </w:rPr>
            </w:r>
            <w:r w:rsidR="007D441B">
              <w:rPr>
                <w:noProof/>
                <w:webHidden/>
              </w:rPr>
              <w:fldChar w:fldCharType="separate"/>
            </w:r>
            <w:r w:rsidR="007D441B">
              <w:rPr>
                <w:noProof/>
                <w:webHidden/>
              </w:rPr>
              <w:t>11</w:t>
            </w:r>
            <w:r w:rsidR="007D441B">
              <w:rPr>
                <w:noProof/>
                <w:webHidden/>
              </w:rPr>
              <w:fldChar w:fldCharType="end"/>
            </w:r>
          </w:hyperlink>
        </w:p>
        <w:p w14:paraId="29DA6DD6" w14:textId="35DD21CB"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66" w:history="1">
            <w:r w:rsidR="007D441B" w:rsidRPr="00092954">
              <w:rPr>
                <w:rStyle w:val="Hyperlink"/>
                <w:noProof/>
              </w:rPr>
              <w:t>1.2</w:t>
            </w:r>
            <w:r w:rsidR="007D441B">
              <w:rPr>
                <w:rFonts w:asciiTheme="minorHAnsi" w:eastAsiaTheme="minorEastAsia" w:hAnsiTheme="minorHAnsi"/>
                <w:noProof/>
                <w:sz w:val="22"/>
                <w:lang w:eastAsia="de-DE"/>
              </w:rPr>
              <w:tab/>
            </w:r>
            <w:r w:rsidR="007D441B" w:rsidRPr="00092954">
              <w:rPr>
                <w:rStyle w:val="Hyperlink"/>
                <w:noProof/>
              </w:rPr>
              <w:t>Die Bedeutung von DevOps</w:t>
            </w:r>
            <w:r w:rsidR="007D441B">
              <w:rPr>
                <w:noProof/>
                <w:webHidden/>
              </w:rPr>
              <w:tab/>
            </w:r>
            <w:r w:rsidR="007D441B">
              <w:rPr>
                <w:noProof/>
                <w:webHidden/>
              </w:rPr>
              <w:fldChar w:fldCharType="begin"/>
            </w:r>
            <w:r w:rsidR="007D441B">
              <w:rPr>
                <w:noProof/>
                <w:webHidden/>
              </w:rPr>
              <w:instrText xml:space="preserve"> PAGEREF _Toc96582466 \h </w:instrText>
            </w:r>
            <w:r w:rsidR="007D441B">
              <w:rPr>
                <w:noProof/>
                <w:webHidden/>
              </w:rPr>
            </w:r>
            <w:r w:rsidR="007D441B">
              <w:rPr>
                <w:noProof/>
                <w:webHidden/>
              </w:rPr>
              <w:fldChar w:fldCharType="separate"/>
            </w:r>
            <w:r w:rsidR="007D441B">
              <w:rPr>
                <w:noProof/>
                <w:webHidden/>
              </w:rPr>
              <w:t>11</w:t>
            </w:r>
            <w:r w:rsidR="007D441B">
              <w:rPr>
                <w:noProof/>
                <w:webHidden/>
              </w:rPr>
              <w:fldChar w:fldCharType="end"/>
            </w:r>
          </w:hyperlink>
        </w:p>
        <w:p w14:paraId="3BB48508" w14:textId="1931E16A"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67" w:history="1">
            <w:r w:rsidR="007D441B" w:rsidRPr="00092954">
              <w:rPr>
                <w:rStyle w:val="Hyperlink"/>
                <w:noProof/>
              </w:rPr>
              <w:t>1.3</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67 \h </w:instrText>
            </w:r>
            <w:r w:rsidR="007D441B">
              <w:rPr>
                <w:noProof/>
                <w:webHidden/>
              </w:rPr>
            </w:r>
            <w:r w:rsidR="007D441B">
              <w:rPr>
                <w:noProof/>
                <w:webHidden/>
              </w:rPr>
              <w:fldChar w:fldCharType="separate"/>
            </w:r>
            <w:r w:rsidR="007D441B">
              <w:rPr>
                <w:noProof/>
                <w:webHidden/>
              </w:rPr>
              <w:t>13</w:t>
            </w:r>
            <w:r w:rsidR="007D441B">
              <w:rPr>
                <w:noProof/>
                <w:webHidden/>
              </w:rPr>
              <w:fldChar w:fldCharType="end"/>
            </w:r>
          </w:hyperlink>
        </w:p>
        <w:p w14:paraId="17605907" w14:textId="37358B9A"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68" w:history="1">
            <w:r w:rsidR="007D441B" w:rsidRPr="00092954">
              <w:rPr>
                <w:rStyle w:val="Hyperlink"/>
                <w:noProof/>
              </w:rPr>
              <w:t>2.</w:t>
            </w:r>
            <w:r w:rsidR="007D441B">
              <w:rPr>
                <w:rFonts w:asciiTheme="minorHAnsi" w:eastAsiaTheme="minorEastAsia" w:hAnsiTheme="minorHAnsi"/>
                <w:noProof/>
                <w:sz w:val="22"/>
                <w:lang w:eastAsia="de-DE"/>
              </w:rPr>
              <w:tab/>
            </w:r>
            <w:r w:rsidR="007D441B" w:rsidRPr="00092954">
              <w:rPr>
                <w:rStyle w:val="Hyperlink"/>
                <w:noProof/>
              </w:rPr>
              <w:t>Stand der Technik</w:t>
            </w:r>
            <w:r w:rsidR="007D441B">
              <w:rPr>
                <w:noProof/>
                <w:webHidden/>
              </w:rPr>
              <w:tab/>
            </w:r>
            <w:r w:rsidR="007D441B">
              <w:rPr>
                <w:noProof/>
                <w:webHidden/>
              </w:rPr>
              <w:fldChar w:fldCharType="begin"/>
            </w:r>
            <w:r w:rsidR="007D441B">
              <w:rPr>
                <w:noProof/>
                <w:webHidden/>
              </w:rPr>
              <w:instrText xml:space="preserve"> PAGEREF _Toc96582468 \h </w:instrText>
            </w:r>
            <w:r w:rsidR="007D441B">
              <w:rPr>
                <w:noProof/>
                <w:webHidden/>
              </w:rPr>
            </w:r>
            <w:r w:rsidR="007D441B">
              <w:rPr>
                <w:noProof/>
                <w:webHidden/>
              </w:rPr>
              <w:fldChar w:fldCharType="separate"/>
            </w:r>
            <w:r w:rsidR="007D441B">
              <w:rPr>
                <w:noProof/>
                <w:webHidden/>
              </w:rPr>
              <w:t>15</w:t>
            </w:r>
            <w:r w:rsidR="007D441B">
              <w:rPr>
                <w:noProof/>
                <w:webHidden/>
              </w:rPr>
              <w:fldChar w:fldCharType="end"/>
            </w:r>
          </w:hyperlink>
        </w:p>
        <w:p w14:paraId="66442234" w14:textId="5C910547"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69" w:history="1">
            <w:r w:rsidR="007D441B" w:rsidRPr="00092954">
              <w:rPr>
                <w:rStyle w:val="Hyperlink"/>
                <w:noProof/>
              </w:rPr>
              <w:t>2.1</w:t>
            </w:r>
            <w:r w:rsidR="007D441B">
              <w:rPr>
                <w:rFonts w:asciiTheme="minorHAnsi" w:eastAsiaTheme="minorEastAsia" w:hAnsiTheme="minorHAnsi"/>
                <w:noProof/>
                <w:sz w:val="22"/>
                <w:lang w:eastAsia="de-DE"/>
              </w:rPr>
              <w:tab/>
            </w:r>
            <w:r w:rsidR="007D441B" w:rsidRPr="00092954">
              <w:rPr>
                <w:rStyle w:val="Hyperlink"/>
                <w:noProof/>
              </w:rPr>
              <w:t>Versionsverwaltung</w:t>
            </w:r>
            <w:r w:rsidR="007D441B">
              <w:rPr>
                <w:noProof/>
                <w:webHidden/>
              </w:rPr>
              <w:tab/>
            </w:r>
            <w:r w:rsidR="007D441B">
              <w:rPr>
                <w:noProof/>
                <w:webHidden/>
              </w:rPr>
              <w:fldChar w:fldCharType="begin"/>
            </w:r>
            <w:r w:rsidR="007D441B">
              <w:rPr>
                <w:noProof/>
                <w:webHidden/>
              </w:rPr>
              <w:instrText xml:space="preserve"> PAGEREF _Toc96582469 \h </w:instrText>
            </w:r>
            <w:r w:rsidR="007D441B">
              <w:rPr>
                <w:noProof/>
                <w:webHidden/>
              </w:rPr>
            </w:r>
            <w:r w:rsidR="007D441B">
              <w:rPr>
                <w:noProof/>
                <w:webHidden/>
              </w:rPr>
              <w:fldChar w:fldCharType="separate"/>
            </w:r>
            <w:r w:rsidR="007D441B">
              <w:rPr>
                <w:noProof/>
                <w:webHidden/>
              </w:rPr>
              <w:t>15</w:t>
            </w:r>
            <w:r w:rsidR="007D441B">
              <w:rPr>
                <w:noProof/>
                <w:webHidden/>
              </w:rPr>
              <w:fldChar w:fldCharType="end"/>
            </w:r>
          </w:hyperlink>
        </w:p>
        <w:p w14:paraId="5EE11BBA" w14:textId="1A53CCDB"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70" w:history="1">
            <w:r w:rsidR="007D441B" w:rsidRPr="00092954">
              <w:rPr>
                <w:rStyle w:val="Hyperlink"/>
                <w:noProof/>
              </w:rPr>
              <w:t>2.2</w:t>
            </w:r>
            <w:r w:rsidR="007D441B">
              <w:rPr>
                <w:rFonts w:asciiTheme="minorHAnsi" w:eastAsiaTheme="minorEastAsia" w:hAnsiTheme="minorHAnsi"/>
                <w:noProof/>
                <w:sz w:val="22"/>
                <w:lang w:eastAsia="de-DE"/>
              </w:rPr>
              <w:tab/>
            </w:r>
            <w:r w:rsidR="007D441B" w:rsidRPr="00092954">
              <w:rPr>
                <w:rStyle w:val="Hyperlink"/>
                <w:noProof/>
              </w:rPr>
              <w:t>Integrierte Entwicklungsumgebung (IDE)</w:t>
            </w:r>
            <w:r w:rsidR="007D441B">
              <w:rPr>
                <w:noProof/>
                <w:webHidden/>
              </w:rPr>
              <w:tab/>
            </w:r>
            <w:r w:rsidR="007D441B">
              <w:rPr>
                <w:noProof/>
                <w:webHidden/>
              </w:rPr>
              <w:fldChar w:fldCharType="begin"/>
            </w:r>
            <w:r w:rsidR="007D441B">
              <w:rPr>
                <w:noProof/>
                <w:webHidden/>
              </w:rPr>
              <w:instrText xml:space="preserve"> PAGEREF _Toc96582470 \h </w:instrText>
            </w:r>
            <w:r w:rsidR="007D441B">
              <w:rPr>
                <w:noProof/>
                <w:webHidden/>
              </w:rPr>
            </w:r>
            <w:r w:rsidR="007D441B">
              <w:rPr>
                <w:noProof/>
                <w:webHidden/>
              </w:rPr>
              <w:fldChar w:fldCharType="separate"/>
            </w:r>
            <w:r w:rsidR="007D441B">
              <w:rPr>
                <w:noProof/>
                <w:webHidden/>
              </w:rPr>
              <w:t>15</w:t>
            </w:r>
            <w:r w:rsidR="007D441B">
              <w:rPr>
                <w:noProof/>
                <w:webHidden/>
              </w:rPr>
              <w:fldChar w:fldCharType="end"/>
            </w:r>
          </w:hyperlink>
        </w:p>
        <w:p w14:paraId="7CF18B8E" w14:textId="1B6B1E07"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71" w:history="1">
            <w:r w:rsidR="007D441B" w:rsidRPr="00092954">
              <w:rPr>
                <w:rStyle w:val="Hyperlink"/>
                <w:noProof/>
              </w:rPr>
              <w:t>2.2.1</w:t>
            </w:r>
            <w:r w:rsidR="007D441B">
              <w:rPr>
                <w:rFonts w:asciiTheme="minorHAnsi" w:eastAsiaTheme="minorEastAsia" w:hAnsiTheme="minorHAnsi"/>
                <w:noProof/>
                <w:sz w:val="22"/>
                <w:lang w:eastAsia="de-DE"/>
              </w:rPr>
              <w:tab/>
            </w:r>
            <w:r w:rsidR="007D441B" w:rsidRPr="00092954">
              <w:rPr>
                <w:rStyle w:val="Hyperlink"/>
                <w:noProof/>
              </w:rPr>
              <w:t>Eclipse IDE für C/C++</w:t>
            </w:r>
            <w:r w:rsidR="007D441B">
              <w:rPr>
                <w:noProof/>
                <w:webHidden/>
              </w:rPr>
              <w:tab/>
            </w:r>
            <w:r w:rsidR="007D441B">
              <w:rPr>
                <w:noProof/>
                <w:webHidden/>
              </w:rPr>
              <w:fldChar w:fldCharType="begin"/>
            </w:r>
            <w:r w:rsidR="007D441B">
              <w:rPr>
                <w:noProof/>
                <w:webHidden/>
              </w:rPr>
              <w:instrText xml:space="preserve"> PAGEREF _Toc96582471 \h </w:instrText>
            </w:r>
            <w:r w:rsidR="007D441B">
              <w:rPr>
                <w:noProof/>
                <w:webHidden/>
              </w:rPr>
            </w:r>
            <w:r w:rsidR="007D441B">
              <w:rPr>
                <w:noProof/>
                <w:webHidden/>
              </w:rPr>
              <w:fldChar w:fldCharType="separate"/>
            </w:r>
            <w:r w:rsidR="007D441B">
              <w:rPr>
                <w:noProof/>
                <w:webHidden/>
              </w:rPr>
              <w:t>16</w:t>
            </w:r>
            <w:r w:rsidR="007D441B">
              <w:rPr>
                <w:noProof/>
                <w:webHidden/>
              </w:rPr>
              <w:fldChar w:fldCharType="end"/>
            </w:r>
          </w:hyperlink>
        </w:p>
        <w:p w14:paraId="5983B062" w14:textId="08B4B06E"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72" w:history="1">
            <w:r w:rsidR="007D441B" w:rsidRPr="00092954">
              <w:rPr>
                <w:rStyle w:val="Hyperlink"/>
                <w:noProof/>
              </w:rPr>
              <w:t>2.2.2</w:t>
            </w:r>
            <w:r w:rsidR="007D441B">
              <w:rPr>
                <w:rFonts w:asciiTheme="minorHAnsi" w:eastAsiaTheme="minorEastAsia" w:hAnsiTheme="minorHAnsi"/>
                <w:noProof/>
                <w:sz w:val="22"/>
                <w:lang w:eastAsia="de-DE"/>
              </w:rPr>
              <w:tab/>
            </w:r>
            <w:r w:rsidR="007D441B" w:rsidRPr="00092954">
              <w:rPr>
                <w:rStyle w:val="Hyperlink"/>
                <w:noProof/>
              </w:rPr>
              <w:t>CLion IDE</w:t>
            </w:r>
            <w:r w:rsidR="007D441B">
              <w:rPr>
                <w:noProof/>
                <w:webHidden/>
              </w:rPr>
              <w:tab/>
            </w:r>
            <w:r w:rsidR="007D441B">
              <w:rPr>
                <w:noProof/>
                <w:webHidden/>
              </w:rPr>
              <w:fldChar w:fldCharType="begin"/>
            </w:r>
            <w:r w:rsidR="007D441B">
              <w:rPr>
                <w:noProof/>
                <w:webHidden/>
              </w:rPr>
              <w:instrText xml:space="preserve"> PAGEREF _Toc96582472 \h </w:instrText>
            </w:r>
            <w:r w:rsidR="007D441B">
              <w:rPr>
                <w:noProof/>
                <w:webHidden/>
              </w:rPr>
            </w:r>
            <w:r w:rsidR="007D441B">
              <w:rPr>
                <w:noProof/>
                <w:webHidden/>
              </w:rPr>
              <w:fldChar w:fldCharType="separate"/>
            </w:r>
            <w:r w:rsidR="007D441B">
              <w:rPr>
                <w:noProof/>
                <w:webHidden/>
              </w:rPr>
              <w:t>22</w:t>
            </w:r>
            <w:r w:rsidR="007D441B">
              <w:rPr>
                <w:noProof/>
                <w:webHidden/>
              </w:rPr>
              <w:fldChar w:fldCharType="end"/>
            </w:r>
          </w:hyperlink>
        </w:p>
        <w:p w14:paraId="2C128BBA" w14:textId="63114BE7"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73" w:history="1">
            <w:r w:rsidR="007D441B" w:rsidRPr="00092954">
              <w:rPr>
                <w:rStyle w:val="Hyperlink"/>
                <w:noProof/>
              </w:rPr>
              <w:t>2.2.3</w:t>
            </w:r>
            <w:r w:rsidR="007D441B">
              <w:rPr>
                <w:rFonts w:asciiTheme="minorHAnsi" w:eastAsiaTheme="minorEastAsia" w:hAnsiTheme="minorHAnsi"/>
                <w:noProof/>
                <w:sz w:val="22"/>
                <w:lang w:eastAsia="de-DE"/>
              </w:rPr>
              <w:tab/>
            </w:r>
            <w:r w:rsidR="007D441B" w:rsidRPr="00092954">
              <w:rPr>
                <w:rStyle w:val="Hyperlink"/>
                <w:noProof/>
              </w:rPr>
              <w:t>Visual Studio Code</w:t>
            </w:r>
            <w:r w:rsidR="007D441B">
              <w:rPr>
                <w:noProof/>
                <w:webHidden/>
              </w:rPr>
              <w:tab/>
            </w:r>
            <w:r w:rsidR="007D441B">
              <w:rPr>
                <w:noProof/>
                <w:webHidden/>
              </w:rPr>
              <w:fldChar w:fldCharType="begin"/>
            </w:r>
            <w:r w:rsidR="007D441B">
              <w:rPr>
                <w:noProof/>
                <w:webHidden/>
              </w:rPr>
              <w:instrText xml:space="preserve"> PAGEREF _Toc96582473 \h </w:instrText>
            </w:r>
            <w:r w:rsidR="007D441B">
              <w:rPr>
                <w:noProof/>
                <w:webHidden/>
              </w:rPr>
            </w:r>
            <w:r w:rsidR="007D441B">
              <w:rPr>
                <w:noProof/>
                <w:webHidden/>
              </w:rPr>
              <w:fldChar w:fldCharType="separate"/>
            </w:r>
            <w:r w:rsidR="007D441B">
              <w:rPr>
                <w:noProof/>
                <w:webHidden/>
              </w:rPr>
              <w:t>30</w:t>
            </w:r>
            <w:r w:rsidR="007D441B">
              <w:rPr>
                <w:noProof/>
                <w:webHidden/>
              </w:rPr>
              <w:fldChar w:fldCharType="end"/>
            </w:r>
          </w:hyperlink>
        </w:p>
        <w:p w14:paraId="5E87162A" w14:textId="3EF8CA69"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74" w:history="1">
            <w:r w:rsidR="007D441B" w:rsidRPr="00092954">
              <w:rPr>
                <w:rStyle w:val="Hyperlink"/>
                <w:noProof/>
              </w:rPr>
              <w:t>2.3</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74 \h </w:instrText>
            </w:r>
            <w:r w:rsidR="007D441B">
              <w:rPr>
                <w:noProof/>
                <w:webHidden/>
              </w:rPr>
            </w:r>
            <w:r w:rsidR="007D441B">
              <w:rPr>
                <w:noProof/>
                <w:webHidden/>
              </w:rPr>
              <w:fldChar w:fldCharType="separate"/>
            </w:r>
            <w:r w:rsidR="007D441B">
              <w:rPr>
                <w:noProof/>
                <w:webHidden/>
              </w:rPr>
              <w:t>35</w:t>
            </w:r>
            <w:r w:rsidR="007D441B">
              <w:rPr>
                <w:noProof/>
                <w:webHidden/>
              </w:rPr>
              <w:fldChar w:fldCharType="end"/>
            </w:r>
          </w:hyperlink>
        </w:p>
        <w:p w14:paraId="7F6A40EA" w14:textId="10AF36BA"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75" w:history="1">
            <w:r w:rsidR="007D441B" w:rsidRPr="00092954">
              <w:rPr>
                <w:rStyle w:val="Hyperlink"/>
                <w:noProof/>
              </w:rPr>
              <w:t>3.</w:t>
            </w:r>
            <w:r w:rsidR="007D441B">
              <w:rPr>
                <w:rFonts w:asciiTheme="minorHAnsi" w:eastAsiaTheme="minorEastAsia" w:hAnsiTheme="minorHAnsi"/>
                <w:noProof/>
                <w:sz w:val="22"/>
                <w:lang w:eastAsia="de-DE"/>
              </w:rPr>
              <w:tab/>
            </w:r>
            <w:r w:rsidR="007D441B" w:rsidRPr="00092954">
              <w:rPr>
                <w:rStyle w:val="Hyperlink"/>
                <w:noProof/>
              </w:rPr>
              <w:t>Lösungsansatz</w:t>
            </w:r>
            <w:r w:rsidR="007D441B">
              <w:rPr>
                <w:noProof/>
                <w:webHidden/>
              </w:rPr>
              <w:tab/>
            </w:r>
            <w:r w:rsidR="007D441B">
              <w:rPr>
                <w:noProof/>
                <w:webHidden/>
              </w:rPr>
              <w:fldChar w:fldCharType="begin"/>
            </w:r>
            <w:r w:rsidR="007D441B">
              <w:rPr>
                <w:noProof/>
                <w:webHidden/>
              </w:rPr>
              <w:instrText xml:space="preserve"> PAGEREF _Toc96582475 \h </w:instrText>
            </w:r>
            <w:r w:rsidR="007D441B">
              <w:rPr>
                <w:noProof/>
                <w:webHidden/>
              </w:rPr>
            </w:r>
            <w:r w:rsidR="007D441B">
              <w:rPr>
                <w:noProof/>
                <w:webHidden/>
              </w:rPr>
              <w:fldChar w:fldCharType="separate"/>
            </w:r>
            <w:r w:rsidR="007D441B">
              <w:rPr>
                <w:noProof/>
                <w:webHidden/>
              </w:rPr>
              <w:t>37</w:t>
            </w:r>
            <w:r w:rsidR="007D441B">
              <w:rPr>
                <w:noProof/>
                <w:webHidden/>
              </w:rPr>
              <w:fldChar w:fldCharType="end"/>
            </w:r>
          </w:hyperlink>
        </w:p>
        <w:p w14:paraId="2A495449" w14:textId="0B3E7B05"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76" w:history="1">
            <w:r w:rsidR="007D441B" w:rsidRPr="00092954">
              <w:rPr>
                <w:rStyle w:val="Hyperlink"/>
                <w:noProof/>
              </w:rPr>
              <w:t>4.</w:t>
            </w:r>
            <w:r w:rsidR="007D441B">
              <w:rPr>
                <w:rFonts w:asciiTheme="minorHAnsi" w:eastAsiaTheme="minorEastAsia" w:hAnsiTheme="minorHAnsi"/>
                <w:noProof/>
                <w:sz w:val="22"/>
                <w:lang w:eastAsia="de-DE"/>
              </w:rPr>
              <w:tab/>
            </w:r>
            <w:r w:rsidR="007D441B" w:rsidRPr="00092954">
              <w:rPr>
                <w:rStyle w:val="Hyperlink"/>
                <w:noProof/>
              </w:rPr>
              <w:t>Softwareentwurf</w:t>
            </w:r>
            <w:r w:rsidR="007D441B">
              <w:rPr>
                <w:noProof/>
                <w:webHidden/>
              </w:rPr>
              <w:tab/>
            </w:r>
            <w:r w:rsidR="007D441B">
              <w:rPr>
                <w:noProof/>
                <w:webHidden/>
              </w:rPr>
              <w:fldChar w:fldCharType="begin"/>
            </w:r>
            <w:r w:rsidR="007D441B">
              <w:rPr>
                <w:noProof/>
                <w:webHidden/>
              </w:rPr>
              <w:instrText xml:space="preserve"> PAGEREF _Toc96582476 \h </w:instrText>
            </w:r>
            <w:r w:rsidR="007D441B">
              <w:rPr>
                <w:noProof/>
                <w:webHidden/>
              </w:rPr>
            </w:r>
            <w:r w:rsidR="007D441B">
              <w:rPr>
                <w:noProof/>
                <w:webHidden/>
              </w:rPr>
              <w:fldChar w:fldCharType="separate"/>
            </w:r>
            <w:r w:rsidR="007D441B">
              <w:rPr>
                <w:noProof/>
                <w:webHidden/>
              </w:rPr>
              <w:t>39</w:t>
            </w:r>
            <w:r w:rsidR="007D441B">
              <w:rPr>
                <w:noProof/>
                <w:webHidden/>
              </w:rPr>
              <w:fldChar w:fldCharType="end"/>
            </w:r>
          </w:hyperlink>
        </w:p>
        <w:p w14:paraId="5A3330FC" w14:textId="29D6B776"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77" w:history="1">
            <w:r w:rsidR="007D441B" w:rsidRPr="00092954">
              <w:rPr>
                <w:rStyle w:val="Hyperlink"/>
                <w:noProof/>
              </w:rPr>
              <w:t>4.1</w:t>
            </w:r>
            <w:r w:rsidR="007D441B">
              <w:rPr>
                <w:rFonts w:asciiTheme="minorHAnsi" w:eastAsiaTheme="minorEastAsia" w:hAnsiTheme="minorHAnsi"/>
                <w:noProof/>
                <w:sz w:val="22"/>
                <w:lang w:eastAsia="de-DE"/>
              </w:rPr>
              <w:tab/>
            </w:r>
            <w:r w:rsidR="007D441B" w:rsidRPr="00092954">
              <w:rPr>
                <w:rStyle w:val="Hyperlink"/>
                <w:noProof/>
              </w:rPr>
              <w:t>Die Programmiersprache und das GUI Framework</w:t>
            </w:r>
            <w:r w:rsidR="007D441B">
              <w:rPr>
                <w:noProof/>
                <w:webHidden/>
              </w:rPr>
              <w:tab/>
            </w:r>
            <w:r w:rsidR="007D441B">
              <w:rPr>
                <w:noProof/>
                <w:webHidden/>
              </w:rPr>
              <w:fldChar w:fldCharType="begin"/>
            </w:r>
            <w:r w:rsidR="007D441B">
              <w:rPr>
                <w:noProof/>
                <w:webHidden/>
              </w:rPr>
              <w:instrText xml:space="preserve"> PAGEREF _Toc96582477 \h </w:instrText>
            </w:r>
            <w:r w:rsidR="007D441B">
              <w:rPr>
                <w:noProof/>
                <w:webHidden/>
              </w:rPr>
            </w:r>
            <w:r w:rsidR="007D441B">
              <w:rPr>
                <w:noProof/>
                <w:webHidden/>
              </w:rPr>
              <w:fldChar w:fldCharType="separate"/>
            </w:r>
            <w:r w:rsidR="007D441B">
              <w:rPr>
                <w:noProof/>
                <w:webHidden/>
              </w:rPr>
              <w:t>39</w:t>
            </w:r>
            <w:r w:rsidR="007D441B">
              <w:rPr>
                <w:noProof/>
                <w:webHidden/>
              </w:rPr>
              <w:fldChar w:fldCharType="end"/>
            </w:r>
          </w:hyperlink>
        </w:p>
        <w:p w14:paraId="78EB23C9" w14:textId="1895233F"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78" w:history="1">
            <w:r w:rsidR="007D441B" w:rsidRPr="00092954">
              <w:rPr>
                <w:rStyle w:val="Hyperlink"/>
                <w:noProof/>
              </w:rPr>
              <w:t>4.2</w:t>
            </w:r>
            <w:r w:rsidR="007D441B">
              <w:rPr>
                <w:rFonts w:asciiTheme="minorHAnsi" w:eastAsiaTheme="minorEastAsia" w:hAnsiTheme="minorHAnsi"/>
                <w:noProof/>
                <w:sz w:val="22"/>
                <w:lang w:eastAsia="de-DE"/>
              </w:rPr>
              <w:tab/>
            </w:r>
            <w:r w:rsidR="007D441B" w:rsidRPr="00092954">
              <w:rPr>
                <w:rStyle w:val="Hyperlink"/>
                <w:noProof/>
              </w:rPr>
              <w:t>GUI Skizzen</w:t>
            </w:r>
            <w:r w:rsidR="007D441B">
              <w:rPr>
                <w:noProof/>
                <w:webHidden/>
              </w:rPr>
              <w:tab/>
            </w:r>
            <w:r w:rsidR="007D441B">
              <w:rPr>
                <w:noProof/>
                <w:webHidden/>
              </w:rPr>
              <w:fldChar w:fldCharType="begin"/>
            </w:r>
            <w:r w:rsidR="007D441B">
              <w:rPr>
                <w:noProof/>
                <w:webHidden/>
              </w:rPr>
              <w:instrText xml:space="preserve"> PAGEREF _Toc96582478 \h </w:instrText>
            </w:r>
            <w:r w:rsidR="007D441B">
              <w:rPr>
                <w:noProof/>
                <w:webHidden/>
              </w:rPr>
            </w:r>
            <w:r w:rsidR="007D441B">
              <w:rPr>
                <w:noProof/>
                <w:webHidden/>
              </w:rPr>
              <w:fldChar w:fldCharType="separate"/>
            </w:r>
            <w:r w:rsidR="007D441B">
              <w:rPr>
                <w:noProof/>
                <w:webHidden/>
              </w:rPr>
              <w:t>40</w:t>
            </w:r>
            <w:r w:rsidR="007D441B">
              <w:rPr>
                <w:noProof/>
                <w:webHidden/>
              </w:rPr>
              <w:fldChar w:fldCharType="end"/>
            </w:r>
          </w:hyperlink>
        </w:p>
        <w:p w14:paraId="6FC8D9F7" w14:textId="72FC06B3"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79" w:history="1">
            <w:r w:rsidR="007D441B" w:rsidRPr="00092954">
              <w:rPr>
                <w:rStyle w:val="Hyperlink"/>
                <w:noProof/>
              </w:rPr>
              <w:t>4.2.1</w:t>
            </w:r>
            <w:r w:rsidR="007D441B">
              <w:rPr>
                <w:rFonts w:asciiTheme="minorHAnsi" w:eastAsiaTheme="minorEastAsia" w:hAnsiTheme="minorHAnsi"/>
                <w:noProof/>
                <w:sz w:val="22"/>
                <w:lang w:eastAsia="de-DE"/>
              </w:rPr>
              <w:tab/>
            </w:r>
            <w:r w:rsidR="007D441B" w:rsidRPr="00092954">
              <w:rPr>
                <w:rStyle w:val="Hyperlink"/>
                <w:noProof/>
              </w:rPr>
              <w:t>Das Hauptmenü</w:t>
            </w:r>
            <w:r w:rsidR="007D441B">
              <w:rPr>
                <w:noProof/>
                <w:webHidden/>
              </w:rPr>
              <w:tab/>
            </w:r>
            <w:r w:rsidR="007D441B">
              <w:rPr>
                <w:noProof/>
                <w:webHidden/>
              </w:rPr>
              <w:fldChar w:fldCharType="begin"/>
            </w:r>
            <w:r w:rsidR="007D441B">
              <w:rPr>
                <w:noProof/>
                <w:webHidden/>
              </w:rPr>
              <w:instrText xml:space="preserve"> PAGEREF _Toc96582479 \h </w:instrText>
            </w:r>
            <w:r w:rsidR="007D441B">
              <w:rPr>
                <w:noProof/>
                <w:webHidden/>
              </w:rPr>
            </w:r>
            <w:r w:rsidR="007D441B">
              <w:rPr>
                <w:noProof/>
                <w:webHidden/>
              </w:rPr>
              <w:fldChar w:fldCharType="separate"/>
            </w:r>
            <w:r w:rsidR="007D441B">
              <w:rPr>
                <w:noProof/>
                <w:webHidden/>
              </w:rPr>
              <w:t>42</w:t>
            </w:r>
            <w:r w:rsidR="007D441B">
              <w:rPr>
                <w:noProof/>
                <w:webHidden/>
              </w:rPr>
              <w:fldChar w:fldCharType="end"/>
            </w:r>
          </w:hyperlink>
        </w:p>
        <w:p w14:paraId="075ED3FE" w14:textId="5F00E19F"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0" w:history="1">
            <w:r w:rsidR="007D441B" w:rsidRPr="00092954">
              <w:rPr>
                <w:rStyle w:val="Hyperlink"/>
                <w:noProof/>
              </w:rPr>
              <w:t>4.2.2</w:t>
            </w:r>
            <w:r w:rsidR="007D441B">
              <w:rPr>
                <w:rFonts w:asciiTheme="minorHAnsi" w:eastAsiaTheme="minorEastAsia" w:hAnsiTheme="minorHAnsi"/>
                <w:noProof/>
                <w:sz w:val="22"/>
                <w:lang w:eastAsia="de-DE"/>
              </w:rPr>
              <w:tab/>
            </w:r>
            <w:r w:rsidR="007D441B" w:rsidRPr="00092954">
              <w:rPr>
                <w:rStyle w:val="Hyperlink"/>
                <w:noProof/>
              </w:rPr>
              <w:t>Fenster für die Projekterstellung</w:t>
            </w:r>
            <w:r w:rsidR="007D441B">
              <w:rPr>
                <w:noProof/>
                <w:webHidden/>
              </w:rPr>
              <w:tab/>
            </w:r>
            <w:r w:rsidR="007D441B">
              <w:rPr>
                <w:noProof/>
                <w:webHidden/>
              </w:rPr>
              <w:fldChar w:fldCharType="begin"/>
            </w:r>
            <w:r w:rsidR="007D441B">
              <w:rPr>
                <w:noProof/>
                <w:webHidden/>
              </w:rPr>
              <w:instrText xml:space="preserve"> PAGEREF _Toc96582480 \h </w:instrText>
            </w:r>
            <w:r w:rsidR="007D441B">
              <w:rPr>
                <w:noProof/>
                <w:webHidden/>
              </w:rPr>
            </w:r>
            <w:r w:rsidR="007D441B">
              <w:rPr>
                <w:noProof/>
                <w:webHidden/>
              </w:rPr>
              <w:fldChar w:fldCharType="separate"/>
            </w:r>
            <w:r w:rsidR="007D441B">
              <w:rPr>
                <w:noProof/>
                <w:webHidden/>
              </w:rPr>
              <w:t>44</w:t>
            </w:r>
            <w:r w:rsidR="007D441B">
              <w:rPr>
                <w:noProof/>
                <w:webHidden/>
              </w:rPr>
              <w:fldChar w:fldCharType="end"/>
            </w:r>
          </w:hyperlink>
        </w:p>
        <w:p w14:paraId="5BF7631B" w14:textId="69AB1C8E"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1" w:history="1">
            <w:r w:rsidR="007D441B" w:rsidRPr="00092954">
              <w:rPr>
                <w:rStyle w:val="Hyperlink"/>
                <w:noProof/>
              </w:rPr>
              <w:t>4.2.3</w:t>
            </w:r>
            <w:r w:rsidR="007D441B">
              <w:rPr>
                <w:rFonts w:asciiTheme="minorHAnsi" w:eastAsiaTheme="minorEastAsia" w:hAnsiTheme="minorHAnsi"/>
                <w:noProof/>
                <w:sz w:val="22"/>
                <w:lang w:eastAsia="de-DE"/>
              </w:rPr>
              <w:tab/>
            </w:r>
            <w:r w:rsidR="007D441B" w:rsidRPr="00092954">
              <w:rPr>
                <w:rStyle w:val="Hyperlink"/>
                <w:noProof/>
              </w:rPr>
              <w:t>Fenster für die Projektaktualisierung</w:t>
            </w:r>
            <w:r w:rsidR="007D441B">
              <w:rPr>
                <w:noProof/>
                <w:webHidden/>
              </w:rPr>
              <w:tab/>
            </w:r>
            <w:r w:rsidR="007D441B">
              <w:rPr>
                <w:noProof/>
                <w:webHidden/>
              </w:rPr>
              <w:fldChar w:fldCharType="begin"/>
            </w:r>
            <w:r w:rsidR="007D441B">
              <w:rPr>
                <w:noProof/>
                <w:webHidden/>
              </w:rPr>
              <w:instrText xml:space="preserve"> PAGEREF _Toc96582481 \h </w:instrText>
            </w:r>
            <w:r w:rsidR="007D441B">
              <w:rPr>
                <w:noProof/>
                <w:webHidden/>
              </w:rPr>
            </w:r>
            <w:r w:rsidR="007D441B">
              <w:rPr>
                <w:noProof/>
                <w:webHidden/>
              </w:rPr>
              <w:fldChar w:fldCharType="separate"/>
            </w:r>
            <w:r w:rsidR="007D441B">
              <w:rPr>
                <w:noProof/>
                <w:webHidden/>
              </w:rPr>
              <w:t>46</w:t>
            </w:r>
            <w:r w:rsidR="007D441B">
              <w:rPr>
                <w:noProof/>
                <w:webHidden/>
              </w:rPr>
              <w:fldChar w:fldCharType="end"/>
            </w:r>
          </w:hyperlink>
        </w:p>
        <w:p w14:paraId="3CA1E69D" w14:textId="7DE9EE56"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2" w:history="1">
            <w:r w:rsidR="007D441B" w:rsidRPr="00092954">
              <w:rPr>
                <w:rStyle w:val="Hyperlink"/>
                <w:noProof/>
              </w:rPr>
              <w:t>4.2.4</w:t>
            </w:r>
            <w:r w:rsidR="007D441B">
              <w:rPr>
                <w:rFonts w:asciiTheme="minorHAnsi" w:eastAsiaTheme="minorEastAsia" w:hAnsiTheme="minorHAnsi"/>
                <w:noProof/>
                <w:sz w:val="22"/>
                <w:lang w:eastAsia="de-DE"/>
              </w:rPr>
              <w:tab/>
            </w:r>
            <w:r w:rsidR="007D441B" w:rsidRPr="00092954">
              <w:rPr>
                <w:rStyle w:val="Hyperlink"/>
                <w:noProof/>
              </w:rPr>
              <w:t>Fenster für die Erweiterung der Projektmodule</w:t>
            </w:r>
            <w:r w:rsidR="007D441B">
              <w:rPr>
                <w:noProof/>
                <w:webHidden/>
              </w:rPr>
              <w:tab/>
            </w:r>
            <w:r w:rsidR="007D441B">
              <w:rPr>
                <w:noProof/>
                <w:webHidden/>
              </w:rPr>
              <w:fldChar w:fldCharType="begin"/>
            </w:r>
            <w:r w:rsidR="007D441B">
              <w:rPr>
                <w:noProof/>
                <w:webHidden/>
              </w:rPr>
              <w:instrText xml:space="preserve"> PAGEREF _Toc96582482 \h </w:instrText>
            </w:r>
            <w:r w:rsidR="007D441B">
              <w:rPr>
                <w:noProof/>
                <w:webHidden/>
              </w:rPr>
            </w:r>
            <w:r w:rsidR="007D441B">
              <w:rPr>
                <w:noProof/>
                <w:webHidden/>
              </w:rPr>
              <w:fldChar w:fldCharType="separate"/>
            </w:r>
            <w:r w:rsidR="007D441B">
              <w:rPr>
                <w:noProof/>
                <w:webHidden/>
              </w:rPr>
              <w:t>50</w:t>
            </w:r>
            <w:r w:rsidR="007D441B">
              <w:rPr>
                <w:noProof/>
                <w:webHidden/>
              </w:rPr>
              <w:fldChar w:fldCharType="end"/>
            </w:r>
          </w:hyperlink>
        </w:p>
        <w:p w14:paraId="2A18ECC7" w14:textId="6C4DB474"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3" w:history="1">
            <w:r w:rsidR="007D441B" w:rsidRPr="00092954">
              <w:rPr>
                <w:rStyle w:val="Hyperlink"/>
                <w:noProof/>
              </w:rPr>
              <w:t>4.2.5</w:t>
            </w:r>
            <w:r w:rsidR="007D441B">
              <w:rPr>
                <w:rFonts w:asciiTheme="minorHAnsi" w:eastAsiaTheme="minorEastAsia" w:hAnsiTheme="minorHAnsi"/>
                <w:noProof/>
                <w:sz w:val="22"/>
                <w:lang w:eastAsia="de-DE"/>
              </w:rPr>
              <w:tab/>
            </w:r>
            <w:r w:rsidR="007D441B" w:rsidRPr="00092954">
              <w:rPr>
                <w:rStyle w:val="Hyperlink"/>
                <w:noProof/>
              </w:rPr>
              <w:t>Fenster für die Ausführung der Dienstprogramme</w:t>
            </w:r>
            <w:r w:rsidR="007D441B">
              <w:rPr>
                <w:noProof/>
                <w:webHidden/>
              </w:rPr>
              <w:tab/>
            </w:r>
            <w:r w:rsidR="007D441B">
              <w:rPr>
                <w:noProof/>
                <w:webHidden/>
              </w:rPr>
              <w:fldChar w:fldCharType="begin"/>
            </w:r>
            <w:r w:rsidR="007D441B">
              <w:rPr>
                <w:noProof/>
                <w:webHidden/>
              </w:rPr>
              <w:instrText xml:space="preserve"> PAGEREF _Toc96582483 \h </w:instrText>
            </w:r>
            <w:r w:rsidR="007D441B">
              <w:rPr>
                <w:noProof/>
                <w:webHidden/>
              </w:rPr>
            </w:r>
            <w:r w:rsidR="007D441B">
              <w:rPr>
                <w:noProof/>
                <w:webHidden/>
              </w:rPr>
              <w:fldChar w:fldCharType="separate"/>
            </w:r>
            <w:r w:rsidR="007D441B">
              <w:rPr>
                <w:noProof/>
                <w:webHidden/>
              </w:rPr>
              <w:t>52</w:t>
            </w:r>
            <w:r w:rsidR="007D441B">
              <w:rPr>
                <w:noProof/>
                <w:webHidden/>
              </w:rPr>
              <w:fldChar w:fldCharType="end"/>
            </w:r>
          </w:hyperlink>
        </w:p>
        <w:p w14:paraId="19405CAC" w14:textId="67D20756"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84" w:history="1">
            <w:r w:rsidR="007D441B" w:rsidRPr="00092954">
              <w:rPr>
                <w:rStyle w:val="Hyperlink"/>
                <w:noProof/>
              </w:rPr>
              <w:t>4.3</w:t>
            </w:r>
            <w:r w:rsidR="007D441B">
              <w:rPr>
                <w:rFonts w:asciiTheme="minorHAnsi" w:eastAsiaTheme="minorEastAsia" w:hAnsiTheme="minorHAnsi"/>
                <w:noProof/>
                <w:sz w:val="22"/>
                <w:lang w:eastAsia="de-DE"/>
              </w:rPr>
              <w:tab/>
            </w:r>
            <w:r w:rsidR="007D441B" w:rsidRPr="00092954">
              <w:rPr>
                <w:rStyle w:val="Hyperlink"/>
                <w:noProof/>
              </w:rPr>
              <w:t>Softwarearchitektur</w:t>
            </w:r>
            <w:r w:rsidR="007D441B">
              <w:rPr>
                <w:noProof/>
                <w:webHidden/>
              </w:rPr>
              <w:tab/>
            </w:r>
            <w:r w:rsidR="007D441B">
              <w:rPr>
                <w:noProof/>
                <w:webHidden/>
              </w:rPr>
              <w:fldChar w:fldCharType="begin"/>
            </w:r>
            <w:r w:rsidR="007D441B">
              <w:rPr>
                <w:noProof/>
                <w:webHidden/>
              </w:rPr>
              <w:instrText xml:space="preserve"> PAGEREF _Toc96582484 \h </w:instrText>
            </w:r>
            <w:r w:rsidR="007D441B">
              <w:rPr>
                <w:noProof/>
                <w:webHidden/>
              </w:rPr>
            </w:r>
            <w:r w:rsidR="007D441B">
              <w:rPr>
                <w:noProof/>
                <w:webHidden/>
              </w:rPr>
              <w:fldChar w:fldCharType="separate"/>
            </w:r>
            <w:r w:rsidR="007D441B">
              <w:rPr>
                <w:noProof/>
                <w:webHidden/>
              </w:rPr>
              <w:t>54</w:t>
            </w:r>
            <w:r w:rsidR="007D441B">
              <w:rPr>
                <w:noProof/>
                <w:webHidden/>
              </w:rPr>
              <w:fldChar w:fldCharType="end"/>
            </w:r>
          </w:hyperlink>
        </w:p>
        <w:p w14:paraId="552FE5CF" w14:textId="6E4D672F"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5" w:history="1">
            <w:r w:rsidR="007D441B" w:rsidRPr="00092954">
              <w:rPr>
                <w:rStyle w:val="Hyperlink"/>
                <w:noProof/>
              </w:rPr>
              <w:t>4.3.1</w:t>
            </w:r>
            <w:r w:rsidR="007D441B">
              <w:rPr>
                <w:rFonts w:asciiTheme="minorHAnsi" w:eastAsiaTheme="minorEastAsia" w:hAnsiTheme="minorHAnsi"/>
                <w:noProof/>
                <w:sz w:val="22"/>
                <w:lang w:eastAsia="de-DE"/>
              </w:rPr>
              <w:tab/>
            </w:r>
            <w:r w:rsidR="007D441B" w:rsidRPr="00092954">
              <w:rPr>
                <w:rStyle w:val="Hyperlink"/>
                <w:noProof/>
              </w:rPr>
              <w:t>Basis-Architektur</w:t>
            </w:r>
            <w:r w:rsidR="007D441B">
              <w:rPr>
                <w:noProof/>
                <w:webHidden/>
              </w:rPr>
              <w:tab/>
            </w:r>
            <w:r w:rsidR="007D441B">
              <w:rPr>
                <w:noProof/>
                <w:webHidden/>
              </w:rPr>
              <w:fldChar w:fldCharType="begin"/>
            </w:r>
            <w:r w:rsidR="007D441B">
              <w:rPr>
                <w:noProof/>
                <w:webHidden/>
              </w:rPr>
              <w:instrText xml:space="preserve"> PAGEREF _Toc96582485 \h </w:instrText>
            </w:r>
            <w:r w:rsidR="007D441B">
              <w:rPr>
                <w:noProof/>
                <w:webHidden/>
              </w:rPr>
            </w:r>
            <w:r w:rsidR="007D441B">
              <w:rPr>
                <w:noProof/>
                <w:webHidden/>
              </w:rPr>
              <w:fldChar w:fldCharType="separate"/>
            </w:r>
            <w:r w:rsidR="007D441B">
              <w:rPr>
                <w:noProof/>
                <w:webHidden/>
              </w:rPr>
              <w:t>54</w:t>
            </w:r>
            <w:r w:rsidR="007D441B">
              <w:rPr>
                <w:noProof/>
                <w:webHidden/>
              </w:rPr>
              <w:fldChar w:fldCharType="end"/>
            </w:r>
          </w:hyperlink>
        </w:p>
        <w:p w14:paraId="2990204D" w14:textId="6FDE2E76"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86" w:history="1">
            <w:r w:rsidR="007D441B" w:rsidRPr="00092954">
              <w:rPr>
                <w:rStyle w:val="Hyperlink"/>
                <w:noProof/>
              </w:rPr>
              <w:t>4.3.2</w:t>
            </w:r>
            <w:r w:rsidR="007D441B">
              <w:rPr>
                <w:rFonts w:asciiTheme="minorHAnsi" w:eastAsiaTheme="minorEastAsia" w:hAnsiTheme="minorHAnsi"/>
                <w:noProof/>
                <w:sz w:val="22"/>
                <w:lang w:eastAsia="de-DE"/>
              </w:rPr>
              <w:tab/>
            </w:r>
            <w:r w:rsidR="007D441B" w:rsidRPr="00092954">
              <w:rPr>
                <w:rStyle w:val="Hyperlink"/>
                <w:noProof/>
              </w:rPr>
              <w:t>Vollständige Architektur</w:t>
            </w:r>
            <w:r w:rsidR="007D441B">
              <w:rPr>
                <w:noProof/>
                <w:webHidden/>
              </w:rPr>
              <w:tab/>
            </w:r>
            <w:r w:rsidR="007D441B">
              <w:rPr>
                <w:noProof/>
                <w:webHidden/>
              </w:rPr>
              <w:fldChar w:fldCharType="begin"/>
            </w:r>
            <w:r w:rsidR="007D441B">
              <w:rPr>
                <w:noProof/>
                <w:webHidden/>
              </w:rPr>
              <w:instrText xml:space="preserve"> PAGEREF _Toc96582486 \h </w:instrText>
            </w:r>
            <w:r w:rsidR="007D441B">
              <w:rPr>
                <w:noProof/>
                <w:webHidden/>
              </w:rPr>
            </w:r>
            <w:r w:rsidR="007D441B">
              <w:rPr>
                <w:noProof/>
                <w:webHidden/>
              </w:rPr>
              <w:fldChar w:fldCharType="separate"/>
            </w:r>
            <w:r w:rsidR="007D441B">
              <w:rPr>
                <w:noProof/>
                <w:webHidden/>
              </w:rPr>
              <w:t>57</w:t>
            </w:r>
            <w:r w:rsidR="007D441B">
              <w:rPr>
                <w:noProof/>
                <w:webHidden/>
              </w:rPr>
              <w:fldChar w:fldCharType="end"/>
            </w:r>
          </w:hyperlink>
        </w:p>
        <w:p w14:paraId="1933E53E" w14:textId="0E4C01E4"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87" w:history="1">
            <w:r w:rsidR="007D441B" w:rsidRPr="00092954">
              <w:rPr>
                <w:rStyle w:val="Hyperlink"/>
                <w:noProof/>
              </w:rPr>
              <w:t>4.4</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87 \h </w:instrText>
            </w:r>
            <w:r w:rsidR="007D441B">
              <w:rPr>
                <w:noProof/>
                <w:webHidden/>
              </w:rPr>
            </w:r>
            <w:r w:rsidR="007D441B">
              <w:rPr>
                <w:noProof/>
                <w:webHidden/>
              </w:rPr>
              <w:fldChar w:fldCharType="separate"/>
            </w:r>
            <w:r w:rsidR="007D441B">
              <w:rPr>
                <w:noProof/>
                <w:webHidden/>
              </w:rPr>
              <w:t>61</w:t>
            </w:r>
            <w:r w:rsidR="007D441B">
              <w:rPr>
                <w:noProof/>
                <w:webHidden/>
              </w:rPr>
              <w:fldChar w:fldCharType="end"/>
            </w:r>
          </w:hyperlink>
        </w:p>
        <w:p w14:paraId="76EE48FF" w14:textId="760F596E"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88" w:history="1">
            <w:r w:rsidR="007D441B" w:rsidRPr="00092954">
              <w:rPr>
                <w:rStyle w:val="Hyperlink"/>
                <w:noProof/>
              </w:rPr>
              <w:t>5.</w:t>
            </w:r>
            <w:r w:rsidR="007D441B">
              <w:rPr>
                <w:rFonts w:asciiTheme="minorHAnsi" w:eastAsiaTheme="minorEastAsia" w:hAnsiTheme="minorHAnsi"/>
                <w:noProof/>
                <w:sz w:val="22"/>
                <w:lang w:eastAsia="de-DE"/>
              </w:rPr>
              <w:tab/>
            </w:r>
            <w:r w:rsidR="007D441B" w:rsidRPr="00092954">
              <w:rPr>
                <w:rStyle w:val="Hyperlink"/>
                <w:noProof/>
              </w:rPr>
              <w:t>Implementierung der Software</w:t>
            </w:r>
            <w:r w:rsidR="007D441B">
              <w:rPr>
                <w:noProof/>
                <w:webHidden/>
              </w:rPr>
              <w:tab/>
            </w:r>
            <w:r w:rsidR="007D441B">
              <w:rPr>
                <w:noProof/>
                <w:webHidden/>
              </w:rPr>
              <w:fldChar w:fldCharType="begin"/>
            </w:r>
            <w:r w:rsidR="007D441B">
              <w:rPr>
                <w:noProof/>
                <w:webHidden/>
              </w:rPr>
              <w:instrText xml:space="preserve"> PAGEREF _Toc96582488 \h </w:instrText>
            </w:r>
            <w:r w:rsidR="007D441B">
              <w:rPr>
                <w:noProof/>
                <w:webHidden/>
              </w:rPr>
            </w:r>
            <w:r w:rsidR="007D441B">
              <w:rPr>
                <w:noProof/>
                <w:webHidden/>
              </w:rPr>
              <w:fldChar w:fldCharType="separate"/>
            </w:r>
            <w:r w:rsidR="007D441B">
              <w:rPr>
                <w:noProof/>
                <w:webHidden/>
              </w:rPr>
              <w:t>63</w:t>
            </w:r>
            <w:r w:rsidR="007D441B">
              <w:rPr>
                <w:noProof/>
                <w:webHidden/>
              </w:rPr>
              <w:fldChar w:fldCharType="end"/>
            </w:r>
          </w:hyperlink>
        </w:p>
        <w:p w14:paraId="2E7357CC" w14:textId="0817D7D5"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89" w:history="1">
            <w:r w:rsidR="007D441B" w:rsidRPr="00092954">
              <w:rPr>
                <w:rStyle w:val="Hyperlink"/>
                <w:noProof/>
              </w:rPr>
              <w:t>5.1</w:t>
            </w:r>
            <w:r w:rsidR="007D441B">
              <w:rPr>
                <w:rFonts w:asciiTheme="minorHAnsi" w:eastAsiaTheme="minorEastAsia" w:hAnsiTheme="minorHAnsi"/>
                <w:noProof/>
                <w:sz w:val="22"/>
                <w:lang w:eastAsia="de-DE"/>
              </w:rPr>
              <w:tab/>
            </w:r>
            <w:r w:rsidR="007D441B" w:rsidRPr="00092954">
              <w:rPr>
                <w:rStyle w:val="Hyperlink"/>
                <w:noProof/>
              </w:rPr>
              <w:t>Interne Projekt-Schablone</w:t>
            </w:r>
            <w:r w:rsidR="007D441B">
              <w:rPr>
                <w:noProof/>
                <w:webHidden/>
              </w:rPr>
              <w:tab/>
            </w:r>
            <w:r w:rsidR="007D441B">
              <w:rPr>
                <w:noProof/>
                <w:webHidden/>
              </w:rPr>
              <w:fldChar w:fldCharType="begin"/>
            </w:r>
            <w:r w:rsidR="007D441B">
              <w:rPr>
                <w:noProof/>
                <w:webHidden/>
              </w:rPr>
              <w:instrText xml:space="preserve"> PAGEREF _Toc96582489 \h </w:instrText>
            </w:r>
            <w:r w:rsidR="007D441B">
              <w:rPr>
                <w:noProof/>
                <w:webHidden/>
              </w:rPr>
            </w:r>
            <w:r w:rsidR="007D441B">
              <w:rPr>
                <w:noProof/>
                <w:webHidden/>
              </w:rPr>
              <w:fldChar w:fldCharType="separate"/>
            </w:r>
            <w:r w:rsidR="007D441B">
              <w:rPr>
                <w:noProof/>
                <w:webHidden/>
              </w:rPr>
              <w:t>63</w:t>
            </w:r>
            <w:r w:rsidR="007D441B">
              <w:rPr>
                <w:noProof/>
                <w:webHidden/>
              </w:rPr>
              <w:fldChar w:fldCharType="end"/>
            </w:r>
          </w:hyperlink>
        </w:p>
        <w:p w14:paraId="19FBFC03" w14:textId="09BE5C5F"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90" w:history="1">
            <w:r w:rsidR="007D441B" w:rsidRPr="00092954">
              <w:rPr>
                <w:rStyle w:val="Hyperlink"/>
                <w:noProof/>
              </w:rPr>
              <w:t>5.2</w:t>
            </w:r>
            <w:r w:rsidR="007D441B">
              <w:rPr>
                <w:rFonts w:asciiTheme="minorHAnsi" w:eastAsiaTheme="minorEastAsia" w:hAnsiTheme="minorHAnsi"/>
                <w:noProof/>
                <w:sz w:val="22"/>
                <w:lang w:eastAsia="de-DE"/>
              </w:rPr>
              <w:tab/>
            </w:r>
            <w:r w:rsidR="007D441B" w:rsidRPr="00092954">
              <w:rPr>
                <w:rStyle w:val="Hyperlink"/>
                <w:noProof/>
              </w:rPr>
              <w:t>Implementierung der Software</w:t>
            </w:r>
            <w:r w:rsidR="007D441B">
              <w:rPr>
                <w:noProof/>
                <w:webHidden/>
              </w:rPr>
              <w:tab/>
            </w:r>
            <w:r w:rsidR="007D441B">
              <w:rPr>
                <w:noProof/>
                <w:webHidden/>
              </w:rPr>
              <w:fldChar w:fldCharType="begin"/>
            </w:r>
            <w:r w:rsidR="007D441B">
              <w:rPr>
                <w:noProof/>
                <w:webHidden/>
              </w:rPr>
              <w:instrText xml:space="preserve"> PAGEREF _Toc96582490 \h </w:instrText>
            </w:r>
            <w:r w:rsidR="007D441B">
              <w:rPr>
                <w:noProof/>
                <w:webHidden/>
              </w:rPr>
            </w:r>
            <w:r w:rsidR="007D441B">
              <w:rPr>
                <w:noProof/>
                <w:webHidden/>
              </w:rPr>
              <w:fldChar w:fldCharType="separate"/>
            </w:r>
            <w:r w:rsidR="007D441B">
              <w:rPr>
                <w:noProof/>
                <w:webHidden/>
              </w:rPr>
              <w:t>66</w:t>
            </w:r>
            <w:r w:rsidR="007D441B">
              <w:rPr>
                <w:noProof/>
                <w:webHidden/>
              </w:rPr>
              <w:fldChar w:fldCharType="end"/>
            </w:r>
          </w:hyperlink>
        </w:p>
        <w:p w14:paraId="72FFBCD4" w14:textId="7DB4C4D3"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1" w:history="1">
            <w:r w:rsidR="007D441B" w:rsidRPr="00092954">
              <w:rPr>
                <w:rStyle w:val="Hyperlink"/>
                <w:noProof/>
              </w:rPr>
              <w:t>5.2.1</w:t>
            </w:r>
            <w:r w:rsidR="007D441B">
              <w:rPr>
                <w:rFonts w:asciiTheme="minorHAnsi" w:eastAsiaTheme="minorEastAsia" w:hAnsiTheme="minorHAnsi"/>
                <w:noProof/>
                <w:sz w:val="22"/>
                <w:lang w:eastAsia="de-DE"/>
              </w:rPr>
              <w:tab/>
            </w:r>
            <w:r w:rsidR="007D441B" w:rsidRPr="00092954">
              <w:rPr>
                <w:rStyle w:val="Hyperlink"/>
                <w:noProof/>
              </w:rPr>
              <w:t>Das Hauptmenü</w:t>
            </w:r>
            <w:r w:rsidR="007D441B">
              <w:rPr>
                <w:noProof/>
                <w:webHidden/>
              </w:rPr>
              <w:tab/>
            </w:r>
            <w:r w:rsidR="007D441B">
              <w:rPr>
                <w:noProof/>
                <w:webHidden/>
              </w:rPr>
              <w:fldChar w:fldCharType="begin"/>
            </w:r>
            <w:r w:rsidR="007D441B">
              <w:rPr>
                <w:noProof/>
                <w:webHidden/>
              </w:rPr>
              <w:instrText xml:space="preserve"> PAGEREF _Toc96582491 \h </w:instrText>
            </w:r>
            <w:r w:rsidR="007D441B">
              <w:rPr>
                <w:noProof/>
                <w:webHidden/>
              </w:rPr>
            </w:r>
            <w:r w:rsidR="007D441B">
              <w:rPr>
                <w:noProof/>
                <w:webHidden/>
              </w:rPr>
              <w:fldChar w:fldCharType="separate"/>
            </w:r>
            <w:r w:rsidR="007D441B">
              <w:rPr>
                <w:noProof/>
                <w:webHidden/>
              </w:rPr>
              <w:t>66</w:t>
            </w:r>
            <w:r w:rsidR="007D441B">
              <w:rPr>
                <w:noProof/>
                <w:webHidden/>
              </w:rPr>
              <w:fldChar w:fldCharType="end"/>
            </w:r>
          </w:hyperlink>
        </w:p>
        <w:p w14:paraId="57FC04A1" w14:textId="2BDD11C9"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2" w:history="1">
            <w:r w:rsidR="007D441B" w:rsidRPr="00092954">
              <w:rPr>
                <w:rStyle w:val="Hyperlink"/>
                <w:noProof/>
              </w:rPr>
              <w:t>5.2.2</w:t>
            </w:r>
            <w:r w:rsidR="007D441B">
              <w:rPr>
                <w:rFonts w:asciiTheme="minorHAnsi" w:eastAsiaTheme="minorEastAsia" w:hAnsiTheme="minorHAnsi"/>
                <w:noProof/>
                <w:sz w:val="22"/>
                <w:lang w:eastAsia="de-DE"/>
              </w:rPr>
              <w:tab/>
            </w:r>
            <w:r w:rsidR="007D441B" w:rsidRPr="00092954">
              <w:rPr>
                <w:rStyle w:val="Hyperlink"/>
                <w:noProof/>
              </w:rPr>
              <w:t>Fenster für die Projekterstellung</w:t>
            </w:r>
            <w:r w:rsidR="007D441B">
              <w:rPr>
                <w:noProof/>
                <w:webHidden/>
              </w:rPr>
              <w:tab/>
            </w:r>
            <w:r w:rsidR="007D441B">
              <w:rPr>
                <w:noProof/>
                <w:webHidden/>
              </w:rPr>
              <w:fldChar w:fldCharType="begin"/>
            </w:r>
            <w:r w:rsidR="007D441B">
              <w:rPr>
                <w:noProof/>
                <w:webHidden/>
              </w:rPr>
              <w:instrText xml:space="preserve"> PAGEREF _Toc96582492 \h </w:instrText>
            </w:r>
            <w:r w:rsidR="007D441B">
              <w:rPr>
                <w:noProof/>
                <w:webHidden/>
              </w:rPr>
            </w:r>
            <w:r w:rsidR="007D441B">
              <w:rPr>
                <w:noProof/>
                <w:webHidden/>
              </w:rPr>
              <w:fldChar w:fldCharType="separate"/>
            </w:r>
            <w:r w:rsidR="007D441B">
              <w:rPr>
                <w:noProof/>
                <w:webHidden/>
              </w:rPr>
              <w:t>69</w:t>
            </w:r>
            <w:r w:rsidR="007D441B">
              <w:rPr>
                <w:noProof/>
                <w:webHidden/>
              </w:rPr>
              <w:fldChar w:fldCharType="end"/>
            </w:r>
          </w:hyperlink>
        </w:p>
        <w:p w14:paraId="7A4A78D0" w14:textId="2CE9CF02"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3" w:history="1">
            <w:r w:rsidR="007D441B" w:rsidRPr="00092954">
              <w:rPr>
                <w:rStyle w:val="Hyperlink"/>
                <w:noProof/>
              </w:rPr>
              <w:t>5.2.3</w:t>
            </w:r>
            <w:r w:rsidR="007D441B">
              <w:rPr>
                <w:rFonts w:asciiTheme="minorHAnsi" w:eastAsiaTheme="minorEastAsia" w:hAnsiTheme="minorHAnsi"/>
                <w:noProof/>
                <w:sz w:val="22"/>
                <w:lang w:eastAsia="de-DE"/>
              </w:rPr>
              <w:tab/>
            </w:r>
            <w:r w:rsidR="007D441B" w:rsidRPr="00092954">
              <w:rPr>
                <w:rStyle w:val="Hyperlink"/>
                <w:noProof/>
              </w:rPr>
              <w:t>Fenster für die Projektaktualisierung</w:t>
            </w:r>
            <w:r w:rsidR="007D441B">
              <w:rPr>
                <w:noProof/>
                <w:webHidden/>
              </w:rPr>
              <w:tab/>
            </w:r>
            <w:r w:rsidR="007D441B">
              <w:rPr>
                <w:noProof/>
                <w:webHidden/>
              </w:rPr>
              <w:fldChar w:fldCharType="begin"/>
            </w:r>
            <w:r w:rsidR="007D441B">
              <w:rPr>
                <w:noProof/>
                <w:webHidden/>
              </w:rPr>
              <w:instrText xml:space="preserve"> PAGEREF _Toc96582493 \h </w:instrText>
            </w:r>
            <w:r w:rsidR="007D441B">
              <w:rPr>
                <w:noProof/>
                <w:webHidden/>
              </w:rPr>
            </w:r>
            <w:r w:rsidR="007D441B">
              <w:rPr>
                <w:noProof/>
                <w:webHidden/>
              </w:rPr>
              <w:fldChar w:fldCharType="separate"/>
            </w:r>
            <w:r w:rsidR="007D441B">
              <w:rPr>
                <w:noProof/>
                <w:webHidden/>
              </w:rPr>
              <w:t>75</w:t>
            </w:r>
            <w:r w:rsidR="007D441B">
              <w:rPr>
                <w:noProof/>
                <w:webHidden/>
              </w:rPr>
              <w:fldChar w:fldCharType="end"/>
            </w:r>
          </w:hyperlink>
        </w:p>
        <w:p w14:paraId="1609CC16" w14:textId="13773DFC"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4" w:history="1">
            <w:r w:rsidR="007D441B" w:rsidRPr="00092954">
              <w:rPr>
                <w:rStyle w:val="Hyperlink"/>
                <w:noProof/>
              </w:rPr>
              <w:t>5.2.4</w:t>
            </w:r>
            <w:r w:rsidR="007D441B">
              <w:rPr>
                <w:rFonts w:asciiTheme="minorHAnsi" w:eastAsiaTheme="minorEastAsia" w:hAnsiTheme="minorHAnsi"/>
                <w:noProof/>
                <w:sz w:val="22"/>
                <w:lang w:eastAsia="de-DE"/>
              </w:rPr>
              <w:tab/>
            </w:r>
            <w:r w:rsidR="007D441B" w:rsidRPr="00092954">
              <w:rPr>
                <w:rStyle w:val="Hyperlink"/>
                <w:noProof/>
              </w:rPr>
              <w:t>Fenster für die Erweiterung der Projektmodule</w:t>
            </w:r>
            <w:r w:rsidR="007D441B">
              <w:rPr>
                <w:noProof/>
                <w:webHidden/>
              </w:rPr>
              <w:tab/>
            </w:r>
            <w:r w:rsidR="007D441B">
              <w:rPr>
                <w:noProof/>
                <w:webHidden/>
              </w:rPr>
              <w:fldChar w:fldCharType="begin"/>
            </w:r>
            <w:r w:rsidR="007D441B">
              <w:rPr>
                <w:noProof/>
                <w:webHidden/>
              </w:rPr>
              <w:instrText xml:space="preserve"> PAGEREF _Toc96582494 \h </w:instrText>
            </w:r>
            <w:r w:rsidR="007D441B">
              <w:rPr>
                <w:noProof/>
                <w:webHidden/>
              </w:rPr>
            </w:r>
            <w:r w:rsidR="007D441B">
              <w:rPr>
                <w:noProof/>
                <w:webHidden/>
              </w:rPr>
              <w:fldChar w:fldCharType="separate"/>
            </w:r>
            <w:r w:rsidR="007D441B">
              <w:rPr>
                <w:noProof/>
                <w:webHidden/>
              </w:rPr>
              <w:t>86</w:t>
            </w:r>
            <w:r w:rsidR="007D441B">
              <w:rPr>
                <w:noProof/>
                <w:webHidden/>
              </w:rPr>
              <w:fldChar w:fldCharType="end"/>
            </w:r>
          </w:hyperlink>
        </w:p>
        <w:p w14:paraId="10E719AC" w14:textId="1BDD7B40"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5" w:history="1">
            <w:r w:rsidR="007D441B" w:rsidRPr="00092954">
              <w:rPr>
                <w:rStyle w:val="Hyperlink"/>
                <w:noProof/>
              </w:rPr>
              <w:t>5.2.5</w:t>
            </w:r>
            <w:r w:rsidR="007D441B">
              <w:rPr>
                <w:rFonts w:asciiTheme="minorHAnsi" w:eastAsiaTheme="minorEastAsia" w:hAnsiTheme="minorHAnsi"/>
                <w:noProof/>
                <w:sz w:val="22"/>
                <w:lang w:eastAsia="de-DE"/>
              </w:rPr>
              <w:tab/>
            </w:r>
            <w:r w:rsidR="007D441B" w:rsidRPr="00092954">
              <w:rPr>
                <w:rStyle w:val="Hyperlink"/>
                <w:noProof/>
              </w:rPr>
              <w:t>Fenster für die Ausführung der Dienstprogramme</w:t>
            </w:r>
            <w:r w:rsidR="007D441B">
              <w:rPr>
                <w:noProof/>
                <w:webHidden/>
              </w:rPr>
              <w:tab/>
            </w:r>
            <w:r w:rsidR="007D441B">
              <w:rPr>
                <w:noProof/>
                <w:webHidden/>
              </w:rPr>
              <w:fldChar w:fldCharType="begin"/>
            </w:r>
            <w:r w:rsidR="007D441B">
              <w:rPr>
                <w:noProof/>
                <w:webHidden/>
              </w:rPr>
              <w:instrText xml:space="preserve"> PAGEREF _Toc96582495 \h </w:instrText>
            </w:r>
            <w:r w:rsidR="007D441B">
              <w:rPr>
                <w:noProof/>
                <w:webHidden/>
              </w:rPr>
            </w:r>
            <w:r w:rsidR="007D441B">
              <w:rPr>
                <w:noProof/>
                <w:webHidden/>
              </w:rPr>
              <w:fldChar w:fldCharType="separate"/>
            </w:r>
            <w:r w:rsidR="007D441B">
              <w:rPr>
                <w:noProof/>
                <w:webHidden/>
              </w:rPr>
              <w:t>92</w:t>
            </w:r>
            <w:r w:rsidR="007D441B">
              <w:rPr>
                <w:noProof/>
                <w:webHidden/>
              </w:rPr>
              <w:fldChar w:fldCharType="end"/>
            </w:r>
          </w:hyperlink>
        </w:p>
        <w:p w14:paraId="0CD09F5F" w14:textId="2B710A1C" w:rsidR="007D441B" w:rsidRDefault="003F00BB">
          <w:pPr>
            <w:pStyle w:val="Verzeichnis3"/>
            <w:tabs>
              <w:tab w:val="left" w:pos="1320"/>
              <w:tab w:val="right" w:leader="dot" w:pos="9062"/>
            </w:tabs>
            <w:rPr>
              <w:rFonts w:asciiTheme="minorHAnsi" w:eastAsiaTheme="minorEastAsia" w:hAnsiTheme="minorHAnsi"/>
              <w:noProof/>
              <w:sz w:val="22"/>
              <w:lang w:eastAsia="de-DE"/>
            </w:rPr>
          </w:pPr>
          <w:hyperlink w:anchor="_Toc96582496" w:history="1">
            <w:r w:rsidR="007D441B" w:rsidRPr="00092954">
              <w:rPr>
                <w:rStyle w:val="Hyperlink"/>
                <w:noProof/>
              </w:rPr>
              <w:t>5.2.6</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6 \h </w:instrText>
            </w:r>
            <w:r w:rsidR="007D441B">
              <w:rPr>
                <w:noProof/>
                <w:webHidden/>
              </w:rPr>
            </w:r>
            <w:r w:rsidR="007D441B">
              <w:rPr>
                <w:noProof/>
                <w:webHidden/>
              </w:rPr>
              <w:fldChar w:fldCharType="separate"/>
            </w:r>
            <w:r w:rsidR="007D441B">
              <w:rPr>
                <w:noProof/>
                <w:webHidden/>
              </w:rPr>
              <w:t>96</w:t>
            </w:r>
            <w:r w:rsidR="007D441B">
              <w:rPr>
                <w:noProof/>
                <w:webHidden/>
              </w:rPr>
              <w:fldChar w:fldCharType="end"/>
            </w:r>
          </w:hyperlink>
        </w:p>
        <w:p w14:paraId="3A7EC8B8" w14:textId="46BA6E45"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97" w:history="1">
            <w:r w:rsidR="007D441B" w:rsidRPr="00092954">
              <w:rPr>
                <w:rStyle w:val="Hyperlink"/>
                <w:noProof/>
              </w:rPr>
              <w:t>5.3</w:t>
            </w:r>
            <w:r w:rsidR="007D441B">
              <w:rPr>
                <w:rFonts w:asciiTheme="minorHAnsi" w:eastAsiaTheme="minorEastAsia" w:hAnsiTheme="minorHAnsi"/>
                <w:noProof/>
                <w:sz w:val="22"/>
                <w:lang w:eastAsia="de-DE"/>
              </w:rPr>
              <w:tab/>
            </w:r>
            <w:r w:rsidR="007D441B" w:rsidRPr="00092954">
              <w:rPr>
                <w:rStyle w:val="Hyperlink"/>
                <w:noProof/>
              </w:rPr>
              <w:t>Mögliche Erweiterungspunkte</w:t>
            </w:r>
            <w:r w:rsidR="007D441B">
              <w:rPr>
                <w:noProof/>
                <w:webHidden/>
              </w:rPr>
              <w:tab/>
            </w:r>
            <w:r w:rsidR="007D441B">
              <w:rPr>
                <w:noProof/>
                <w:webHidden/>
              </w:rPr>
              <w:fldChar w:fldCharType="begin"/>
            </w:r>
            <w:r w:rsidR="007D441B">
              <w:rPr>
                <w:noProof/>
                <w:webHidden/>
              </w:rPr>
              <w:instrText xml:space="preserve"> PAGEREF _Toc96582497 \h </w:instrText>
            </w:r>
            <w:r w:rsidR="007D441B">
              <w:rPr>
                <w:noProof/>
                <w:webHidden/>
              </w:rPr>
            </w:r>
            <w:r w:rsidR="007D441B">
              <w:rPr>
                <w:noProof/>
                <w:webHidden/>
              </w:rPr>
              <w:fldChar w:fldCharType="separate"/>
            </w:r>
            <w:r w:rsidR="007D441B">
              <w:rPr>
                <w:noProof/>
                <w:webHidden/>
              </w:rPr>
              <w:t>99</w:t>
            </w:r>
            <w:r w:rsidR="007D441B">
              <w:rPr>
                <w:noProof/>
                <w:webHidden/>
              </w:rPr>
              <w:fldChar w:fldCharType="end"/>
            </w:r>
          </w:hyperlink>
        </w:p>
        <w:p w14:paraId="2CE70014" w14:textId="1EE619D5" w:rsidR="007D441B" w:rsidRDefault="003F00BB">
          <w:pPr>
            <w:pStyle w:val="Verzeichnis2"/>
            <w:tabs>
              <w:tab w:val="left" w:pos="880"/>
              <w:tab w:val="right" w:leader="dot" w:pos="9062"/>
            </w:tabs>
            <w:rPr>
              <w:rFonts w:asciiTheme="minorHAnsi" w:eastAsiaTheme="minorEastAsia" w:hAnsiTheme="minorHAnsi"/>
              <w:noProof/>
              <w:sz w:val="22"/>
              <w:lang w:eastAsia="de-DE"/>
            </w:rPr>
          </w:pPr>
          <w:hyperlink w:anchor="_Toc96582498" w:history="1">
            <w:r w:rsidR="007D441B" w:rsidRPr="00092954">
              <w:rPr>
                <w:rStyle w:val="Hyperlink"/>
                <w:noProof/>
              </w:rPr>
              <w:t>5.4</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8 \h </w:instrText>
            </w:r>
            <w:r w:rsidR="007D441B">
              <w:rPr>
                <w:noProof/>
                <w:webHidden/>
              </w:rPr>
            </w:r>
            <w:r w:rsidR="007D441B">
              <w:rPr>
                <w:noProof/>
                <w:webHidden/>
              </w:rPr>
              <w:fldChar w:fldCharType="separate"/>
            </w:r>
            <w:r w:rsidR="007D441B">
              <w:rPr>
                <w:noProof/>
                <w:webHidden/>
              </w:rPr>
              <w:t>100</w:t>
            </w:r>
            <w:r w:rsidR="007D441B">
              <w:rPr>
                <w:noProof/>
                <w:webHidden/>
              </w:rPr>
              <w:fldChar w:fldCharType="end"/>
            </w:r>
          </w:hyperlink>
        </w:p>
        <w:p w14:paraId="34FAD2D0" w14:textId="0109CC16" w:rsidR="007D441B" w:rsidRDefault="003F00BB">
          <w:pPr>
            <w:pStyle w:val="Verzeichnis1"/>
            <w:tabs>
              <w:tab w:val="left" w:pos="480"/>
              <w:tab w:val="right" w:leader="dot" w:pos="9062"/>
            </w:tabs>
            <w:rPr>
              <w:rFonts w:asciiTheme="minorHAnsi" w:eastAsiaTheme="minorEastAsia" w:hAnsiTheme="minorHAnsi"/>
              <w:noProof/>
              <w:sz w:val="22"/>
              <w:lang w:eastAsia="de-DE"/>
            </w:rPr>
          </w:pPr>
          <w:hyperlink w:anchor="_Toc96582499" w:history="1">
            <w:r w:rsidR="007D441B" w:rsidRPr="00092954">
              <w:rPr>
                <w:rStyle w:val="Hyperlink"/>
                <w:noProof/>
              </w:rPr>
              <w:t>6.</w:t>
            </w:r>
            <w:r w:rsidR="007D441B">
              <w:rPr>
                <w:rFonts w:asciiTheme="minorHAnsi" w:eastAsiaTheme="minorEastAsia" w:hAnsiTheme="minorHAnsi"/>
                <w:noProof/>
                <w:sz w:val="22"/>
                <w:lang w:eastAsia="de-DE"/>
              </w:rPr>
              <w:tab/>
            </w:r>
            <w:r w:rsidR="007D441B" w:rsidRPr="00092954">
              <w:rPr>
                <w:rStyle w:val="Hyperlink"/>
                <w:noProof/>
              </w:rPr>
              <w:t>Zusammenfassung</w:t>
            </w:r>
            <w:r w:rsidR="007D441B">
              <w:rPr>
                <w:noProof/>
                <w:webHidden/>
              </w:rPr>
              <w:tab/>
            </w:r>
            <w:r w:rsidR="007D441B">
              <w:rPr>
                <w:noProof/>
                <w:webHidden/>
              </w:rPr>
              <w:fldChar w:fldCharType="begin"/>
            </w:r>
            <w:r w:rsidR="007D441B">
              <w:rPr>
                <w:noProof/>
                <w:webHidden/>
              </w:rPr>
              <w:instrText xml:space="preserve"> PAGEREF _Toc96582499 \h </w:instrText>
            </w:r>
            <w:r w:rsidR="007D441B">
              <w:rPr>
                <w:noProof/>
                <w:webHidden/>
              </w:rPr>
            </w:r>
            <w:r w:rsidR="007D441B">
              <w:rPr>
                <w:noProof/>
                <w:webHidden/>
              </w:rPr>
              <w:fldChar w:fldCharType="separate"/>
            </w:r>
            <w:r w:rsidR="007D441B">
              <w:rPr>
                <w:noProof/>
                <w:webHidden/>
              </w:rPr>
              <w:t>101</w:t>
            </w:r>
            <w:r w:rsidR="007D441B">
              <w:rPr>
                <w:noProof/>
                <w:webHidden/>
              </w:rPr>
              <w:fldChar w:fldCharType="end"/>
            </w:r>
          </w:hyperlink>
        </w:p>
        <w:p w14:paraId="15763D59" w14:textId="471227F5" w:rsidR="007D441B" w:rsidRDefault="003F00BB">
          <w:pPr>
            <w:pStyle w:val="Verzeichnis1"/>
            <w:tabs>
              <w:tab w:val="right" w:leader="dot" w:pos="9062"/>
            </w:tabs>
            <w:rPr>
              <w:rFonts w:asciiTheme="minorHAnsi" w:eastAsiaTheme="minorEastAsia" w:hAnsiTheme="minorHAnsi"/>
              <w:noProof/>
              <w:sz w:val="22"/>
              <w:lang w:eastAsia="de-DE"/>
            </w:rPr>
          </w:pPr>
          <w:hyperlink w:anchor="_Toc96582500" w:history="1">
            <w:r w:rsidR="007D441B" w:rsidRPr="00092954">
              <w:rPr>
                <w:rStyle w:val="Hyperlink"/>
                <w:noProof/>
              </w:rPr>
              <w:t>Literatur</w:t>
            </w:r>
            <w:r w:rsidR="007D441B">
              <w:rPr>
                <w:noProof/>
                <w:webHidden/>
              </w:rPr>
              <w:tab/>
            </w:r>
            <w:r w:rsidR="007D441B">
              <w:rPr>
                <w:noProof/>
                <w:webHidden/>
              </w:rPr>
              <w:fldChar w:fldCharType="begin"/>
            </w:r>
            <w:r w:rsidR="007D441B">
              <w:rPr>
                <w:noProof/>
                <w:webHidden/>
              </w:rPr>
              <w:instrText xml:space="preserve"> PAGEREF _Toc96582500 \h </w:instrText>
            </w:r>
            <w:r w:rsidR="007D441B">
              <w:rPr>
                <w:noProof/>
                <w:webHidden/>
              </w:rPr>
            </w:r>
            <w:r w:rsidR="007D441B">
              <w:rPr>
                <w:noProof/>
                <w:webHidden/>
              </w:rPr>
              <w:fldChar w:fldCharType="separate"/>
            </w:r>
            <w:r w:rsidR="007D441B">
              <w:rPr>
                <w:noProof/>
                <w:webHidden/>
              </w:rPr>
              <w:t>104</w:t>
            </w:r>
            <w:r w:rsidR="007D441B">
              <w:rPr>
                <w:noProof/>
                <w:webHidden/>
              </w:rPr>
              <w:fldChar w:fldCharType="end"/>
            </w:r>
          </w:hyperlink>
        </w:p>
        <w:p w14:paraId="0989C49F" w14:textId="741C3341"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5" w:name="_Toc96582461"/>
      <w:r>
        <w:lastRenderedPageBreak/>
        <w:t>Abbildungsverzeichnis</w:t>
      </w:r>
      <w:bookmarkEnd w:id="5"/>
    </w:p>
    <w:p w14:paraId="5F7DCDA2" w14:textId="2BE31755" w:rsidR="007D441B"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6582501" w:history="1">
        <w:r w:rsidR="007D441B" w:rsidRPr="004328D1">
          <w:rPr>
            <w:rStyle w:val="Hyperlink"/>
            <w:noProof/>
          </w:rPr>
          <w:t>Abbildung 1: "New Project"-Dialog in Eclipse</w:t>
        </w:r>
        <w:r w:rsidR="007D441B">
          <w:rPr>
            <w:noProof/>
            <w:webHidden/>
          </w:rPr>
          <w:tab/>
        </w:r>
        <w:r w:rsidR="007D441B">
          <w:rPr>
            <w:noProof/>
            <w:webHidden/>
          </w:rPr>
          <w:fldChar w:fldCharType="begin"/>
        </w:r>
        <w:r w:rsidR="007D441B">
          <w:rPr>
            <w:noProof/>
            <w:webHidden/>
          </w:rPr>
          <w:instrText xml:space="preserve"> PAGEREF _Toc96582501 \h </w:instrText>
        </w:r>
        <w:r w:rsidR="007D441B">
          <w:rPr>
            <w:noProof/>
            <w:webHidden/>
          </w:rPr>
        </w:r>
        <w:r w:rsidR="007D441B">
          <w:rPr>
            <w:noProof/>
            <w:webHidden/>
          </w:rPr>
          <w:fldChar w:fldCharType="separate"/>
        </w:r>
        <w:r w:rsidR="007D441B">
          <w:rPr>
            <w:noProof/>
            <w:webHidden/>
          </w:rPr>
          <w:t>18</w:t>
        </w:r>
        <w:r w:rsidR="007D441B">
          <w:rPr>
            <w:noProof/>
            <w:webHidden/>
          </w:rPr>
          <w:fldChar w:fldCharType="end"/>
        </w:r>
      </w:hyperlink>
    </w:p>
    <w:p w14:paraId="7846BA6E" w14:textId="5B0384E3"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2" w:history="1">
        <w:r w:rsidR="007D441B" w:rsidRPr="004328D1">
          <w:rPr>
            <w:rStyle w:val="Hyperlink"/>
            <w:noProof/>
          </w:rPr>
          <w:t>Abbildung 2: C++ Wizard in Eclipse</w:t>
        </w:r>
        <w:r w:rsidR="007D441B">
          <w:rPr>
            <w:noProof/>
            <w:webHidden/>
          </w:rPr>
          <w:tab/>
        </w:r>
        <w:r w:rsidR="007D441B">
          <w:rPr>
            <w:noProof/>
            <w:webHidden/>
          </w:rPr>
          <w:fldChar w:fldCharType="begin"/>
        </w:r>
        <w:r w:rsidR="007D441B">
          <w:rPr>
            <w:noProof/>
            <w:webHidden/>
          </w:rPr>
          <w:instrText xml:space="preserve"> PAGEREF _Toc96582502 \h </w:instrText>
        </w:r>
        <w:r w:rsidR="007D441B">
          <w:rPr>
            <w:noProof/>
            <w:webHidden/>
          </w:rPr>
        </w:r>
        <w:r w:rsidR="007D441B">
          <w:rPr>
            <w:noProof/>
            <w:webHidden/>
          </w:rPr>
          <w:fldChar w:fldCharType="separate"/>
        </w:r>
        <w:r w:rsidR="007D441B">
          <w:rPr>
            <w:noProof/>
            <w:webHidden/>
          </w:rPr>
          <w:t>19</w:t>
        </w:r>
        <w:r w:rsidR="007D441B">
          <w:rPr>
            <w:noProof/>
            <w:webHidden/>
          </w:rPr>
          <w:fldChar w:fldCharType="end"/>
        </w:r>
      </w:hyperlink>
    </w:p>
    <w:p w14:paraId="4C6B1475" w14:textId="7EC06FED"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3" w:history="1">
        <w:r w:rsidR="007D441B" w:rsidRPr="004328D1">
          <w:rPr>
            <w:rStyle w:val="Hyperlink"/>
            <w:noProof/>
          </w:rPr>
          <w:t>Abbildung 3: "Import"-Dialog Seite 1 in Eclipse</w:t>
        </w:r>
        <w:r w:rsidR="007D441B">
          <w:rPr>
            <w:noProof/>
            <w:webHidden/>
          </w:rPr>
          <w:tab/>
        </w:r>
        <w:r w:rsidR="007D441B">
          <w:rPr>
            <w:noProof/>
            <w:webHidden/>
          </w:rPr>
          <w:fldChar w:fldCharType="begin"/>
        </w:r>
        <w:r w:rsidR="007D441B">
          <w:rPr>
            <w:noProof/>
            <w:webHidden/>
          </w:rPr>
          <w:instrText xml:space="preserve"> PAGEREF _Toc96582503 \h </w:instrText>
        </w:r>
        <w:r w:rsidR="007D441B">
          <w:rPr>
            <w:noProof/>
            <w:webHidden/>
          </w:rPr>
        </w:r>
        <w:r w:rsidR="007D441B">
          <w:rPr>
            <w:noProof/>
            <w:webHidden/>
          </w:rPr>
          <w:fldChar w:fldCharType="separate"/>
        </w:r>
        <w:r w:rsidR="007D441B">
          <w:rPr>
            <w:noProof/>
            <w:webHidden/>
          </w:rPr>
          <w:t>20</w:t>
        </w:r>
        <w:r w:rsidR="007D441B">
          <w:rPr>
            <w:noProof/>
            <w:webHidden/>
          </w:rPr>
          <w:fldChar w:fldCharType="end"/>
        </w:r>
      </w:hyperlink>
    </w:p>
    <w:p w14:paraId="42FCA824" w14:textId="3B42A61E"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4" w:history="1">
        <w:r w:rsidR="007D441B" w:rsidRPr="004328D1">
          <w:rPr>
            <w:rStyle w:val="Hyperlink"/>
            <w:noProof/>
          </w:rPr>
          <w:t>Abbildung 4: "Import"-Dialog Seite 2 in Eclipse</w:t>
        </w:r>
        <w:r w:rsidR="007D441B">
          <w:rPr>
            <w:noProof/>
            <w:webHidden/>
          </w:rPr>
          <w:tab/>
        </w:r>
        <w:r w:rsidR="007D441B">
          <w:rPr>
            <w:noProof/>
            <w:webHidden/>
          </w:rPr>
          <w:fldChar w:fldCharType="begin"/>
        </w:r>
        <w:r w:rsidR="007D441B">
          <w:rPr>
            <w:noProof/>
            <w:webHidden/>
          </w:rPr>
          <w:instrText xml:space="preserve"> PAGEREF _Toc96582504 \h </w:instrText>
        </w:r>
        <w:r w:rsidR="007D441B">
          <w:rPr>
            <w:noProof/>
            <w:webHidden/>
          </w:rPr>
        </w:r>
        <w:r w:rsidR="007D441B">
          <w:rPr>
            <w:noProof/>
            <w:webHidden/>
          </w:rPr>
          <w:fldChar w:fldCharType="separate"/>
        </w:r>
        <w:r w:rsidR="007D441B">
          <w:rPr>
            <w:noProof/>
            <w:webHidden/>
          </w:rPr>
          <w:t>21</w:t>
        </w:r>
        <w:r w:rsidR="007D441B">
          <w:rPr>
            <w:noProof/>
            <w:webHidden/>
          </w:rPr>
          <w:fldChar w:fldCharType="end"/>
        </w:r>
      </w:hyperlink>
    </w:p>
    <w:p w14:paraId="71CB4C89" w14:textId="4C378278"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5" w:history="1">
        <w:r w:rsidR="007D441B" w:rsidRPr="004328D1">
          <w:rPr>
            <w:rStyle w:val="Hyperlink"/>
            <w:noProof/>
          </w:rPr>
          <w:t>Abbildung 5: "Pfad auswählen"-Dialog in CLion</w:t>
        </w:r>
        <w:r w:rsidR="007D441B">
          <w:rPr>
            <w:noProof/>
            <w:webHidden/>
          </w:rPr>
          <w:tab/>
        </w:r>
        <w:r w:rsidR="007D441B">
          <w:rPr>
            <w:noProof/>
            <w:webHidden/>
          </w:rPr>
          <w:fldChar w:fldCharType="begin"/>
        </w:r>
        <w:r w:rsidR="007D441B">
          <w:rPr>
            <w:noProof/>
            <w:webHidden/>
          </w:rPr>
          <w:instrText xml:space="preserve"> PAGEREF _Toc96582505 \h </w:instrText>
        </w:r>
        <w:r w:rsidR="007D441B">
          <w:rPr>
            <w:noProof/>
            <w:webHidden/>
          </w:rPr>
        </w:r>
        <w:r w:rsidR="007D441B">
          <w:rPr>
            <w:noProof/>
            <w:webHidden/>
          </w:rPr>
          <w:fldChar w:fldCharType="separate"/>
        </w:r>
        <w:r w:rsidR="007D441B">
          <w:rPr>
            <w:noProof/>
            <w:webHidden/>
          </w:rPr>
          <w:t>23</w:t>
        </w:r>
        <w:r w:rsidR="007D441B">
          <w:rPr>
            <w:noProof/>
            <w:webHidden/>
          </w:rPr>
          <w:fldChar w:fldCharType="end"/>
        </w:r>
      </w:hyperlink>
    </w:p>
    <w:p w14:paraId="1F440D59" w14:textId="213D182C"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6" w:history="1">
        <w:r w:rsidR="007D441B" w:rsidRPr="004328D1">
          <w:rPr>
            <w:rStyle w:val="Hyperlink"/>
            <w:noProof/>
          </w:rPr>
          <w:t>Abbildung 6: "Trust Project"-Dialogin CLion</w:t>
        </w:r>
        <w:r w:rsidR="007D441B">
          <w:rPr>
            <w:noProof/>
            <w:webHidden/>
          </w:rPr>
          <w:tab/>
        </w:r>
        <w:r w:rsidR="007D441B">
          <w:rPr>
            <w:noProof/>
            <w:webHidden/>
          </w:rPr>
          <w:fldChar w:fldCharType="begin"/>
        </w:r>
        <w:r w:rsidR="007D441B">
          <w:rPr>
            <w:noProof/>
            <w:webHidden/>
          </w:rPr>
          <w:instrText xml:space="preserve"> PAGEREF _Toc96582506 \h </w:instrText>
        </w:r>
        <w:r w:rsidR="007D441B">
          <w:rPr>
            <w:noProof/>
            <w:webHidden/>
          </w:rPr>
        </w:r>
        <w:r w:rsidR="007D441B">
          <w:rPr>
            <w:noProof/>
            <w:webHidden/>
          </w:rPr>
          <w:fldChar w:fldCharType="separate"/>
        </w:r>
        <w:r w:rsidR="007D441B">
          <w:rPr>
            <w:noProof/>
            <w:webHidden/>
          </w:rPr>
          <w:t>23</w:t>
        </w:r>
        <w:r w:rsidR="007D441B">
          <w:rPr>
            <w:noProof/>
            <w:webHidden/>
          </w:rPr>
          <w:fldChar w:fldCharType="end"/>
        </w:r>
      </w:hyperlink>
    </w:p>
    <w:p w14:paraId="10C0C043" w14:textId="2BD16770"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7" w:history="1">
        <w:r w:rsidR="007D441B" w:rsidRPr="004328D1">
          <w:rPr>
            <w:rStyle w:val="Hyperlink"/>
            <w:noProof/>
          </w:rPr>
          <w:t>Abbildung 7: "Open Project"-Dialog in CLion</w:t>
        </w:r>
        <w:r w:rsidR="007D441B">
          <w:rPr>
            <w:noProof/>
            <w:webHidden/>
          </w:rPr>
          <w:tab/>
        </w:r>
        <w:r w:rsidR="007D441B">
          <w:rPr>
            <w:noProof/>
            <w:webHidden/>
          </w:rPr>
          <w:fldChar w:fldCharType="begin"/>
        </w:r>
        <w:r w:rsidR="007D441B">
          <w:rPr>
            <w:noProof/>
            <w:webHidden/>
          </w:rPr>
          <w:instrText xml:space="preserve"> PAGEREF _Toc96582507 \h </w:instrText>
        </w:r>
        <w:r w:rsidR="007D441B">
          <w:rPr>
            <w:noProof/>
            <w:webHidden/>
          </w:rPr>
        </w:r>
        <w:r w:rsidR="007D441B">
          <w:rPr>
            <w:noProof/>
            <w:webHidden/>
          </w:rPr>
          <w:fldChar w:fldCharType="separate"/>
        </w:r>
        <w:r w:rsidR="007D441B">
          <w:rPr>
            <w:noProof/>
            <w:webHidden/>
          </w:rPr>
          <w:t>24</w:t>
        </w:r>
        <w:r w:rsidR="007D441B">
          <w:rPr>
            <w:noProof/>
            <w:webHidden/>
          </w:rPr>
          <w:fldChar w:fldCharType="end"/>
        </w:r>
      </w:hyperlink>
    </w:p>
    <w:p w14:paraId="4D9C9545" w14:textId="778D68F0"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8" w:history="1">
        <w:r w:rsidR="007D441B" w:rsidRPr="004328D1">
          <w:rPr>
            <w:rStyle w:val="Hyperlink"/>
            <w:noProof/>
          </w:rPr>
          <w:t>Abbildung 8: "Open as Project"-Dialog in CLion</w:t>
        </w:r>
        <w:r w:rsidR="007D441B">
          <w:rPr>
            <w:noProof/>
            <w:webHidden/>
          </w:rPr>
          <w:tab/>
        </w:r>
        <w:r w:rsidR="007D441B">
          <w:rPr>
            <w:noProof/>
            <w:webHidden/>
          </w:rPr>
          <w:fldChar w:fldCharType="begin"/>
        </w:r>
        <w:r w:rsidR="007D441B">
          <w:rPr>
            <w:noProof/>
            <w:webHidden/>
          </w:rPr>
          <w:instrText xml:space="preserve"> PAGEREF _Toc96582508 \h </w:instrText>
        </w:r>
        <w:r w:rsidR="007D441B">
          <w:rPr>
            <w:noProof/>
            <w:webHidden/>
          </w:rPr>
        </w:r>
        <w:r w:rsidR="007D441B">
          <w:rPr>
            <w:noProof/>
            <w:webHidden/>
          </w:rPr>
          <w:fldChar w:fldCharType="separate"/>
        </w:r>
        <w:r w:rsidR="007D441B">
          <w:rPr>
            <w:noProof/>
            <w:webHidden/>
          </w:rPr>
          <w:t>24</w:t>
        </w:r>
        <w:r w:rsidR="007D441B">
          <w:rPr>
            <w:noProof/>
            <w:webHidden/>
          </w:rPr>
          <w:fldChar w:fldCharType="end"/>
        </w:r>
      </w:hyperlink>
    </w:p>
    <w:p w14:paraId="0B17441F" w14:textId="4B634978"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09" w:history="1">
        <w:r w:rsidR="007D441B" w:rsidRPr="004328D1">
          <w:rPr>
            <w:rStyle w:val="Hyperlink"/>
            <w:noProof/>
          </w:rPr>
          <w:t>Abbildung 9: "New Project"-Dialog für Executable Projekte in CLion</w:t>
        </w:r>
        <w:r w:rsidR="007D441B">
          <w:rPr>
            <w:noProof/>
            <w:webHidden/>
          </w:rPr>
          <w:tab/>
        </w:r>
        <w:r w:rsidR="007D441B">
          <w:rPr>
            <w:noProof/>
            <w:webHidden/>
          </w:rPr>
          <w:fldChar w:fldCharType="begin"/>
        </w:r>
        <w:r w:rsidR="007D441B">
          <w:rPr>
            <w:noProof/>
            <w:webHidden/>
          </w:rPr>
          <w:instrText xml:space="preserve"> PAGEREF _Toc96582509 \h </w:instrText>
        </w:r>
        <w:r w:rsidR="007D441B">
          <w:rPr>
            <w:noProof/>
            <w:webHidden/>
          </w:rPr>
        </w:r>
        <w:r w:rsidR="007D441B">
          <w:rPr>
            <w:noProof/>
            <w:webHidden/>
          </w:rPr>
          <w:fldChar w:fldCharType="separate"/>
        </w:r>
        <w:r w:rsidR="007D441B">
          <w:rPr>
            <w:noProof/>
            <w:webHidden/>
          </w:rPr>
          <w:t>25</w:t>
        </w:r>
        <w:r w:rsidR="007D441B">
          <w:rPr>
            <w:noProof/>
            <w:webHidden/>
          </w:rPr>
          <w:fldChar w:fldCharType="end"/>
        </w:r>
      </w:hyperlink>
    </w:p>
    <w:p w14:paraId="169D1AC0" w14:textId="3924C7DE"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0" w:history="1">
        <w:r w:rsidR="007D441B" w:rsidRPr="004328D1">
          <w:rPr>
            <w:rStyle w:val="Hyperlink"/>
            <w:noProof/>
          </w:rPr>
          <w:t>Abbildung 10: "New Project"-Dialog für Library Projekte in CLion</w:t>
        </w:r>
        <w:r w:rsidR="007D441B">
          <w:rPr>
            <w:noProof/>
            <w:webHidden/>
          </w:rPr>
          <w:tab/>
        </w:r>
        <w:r w:rsidR="007D441B">
          <w:rPr>
            <w:noProof/>
            <w:webHidden/>
          </w:rPr>
          <w:fldChar w:fldCharType="begin"/>
        </w:r>
        <w:r w:rsidR="007D441B">
          <w:rPr>
            <w:noProof/>
            <w:webHidden/>
          </w:rPr>
          <w:instrText xml:space="preserve"> PAGEREF _Toc96582510 \h </w:instrText>
        </w:r>
        <w:r w:rsidR="007D441B">
          <w:rPr>
            <w:noProof/>
            <w:webHidden/>
          </w:rPr>
        </w:r>
        <w:r w:rsidR="007D441B">
          <w:rPr>
            <w:noProof/>
            <w:webHidden/>
          </w:rPr>
          <w:fldChar w:fldCharType="separate"/>
        </w:r>
        <w:r w:rsidR="007D441B">
          <w:rPr>
            <w:noProof/>
            <w:webHidden/>
          </w:rPr>
          <w:t>26</w:t>
        </w:r>
        <w:r w:rsidR="007D441B">
          <w:rPr>
            <w:noProof/>
            <w:webHidden/>
          </w:rPr>
          <w:fldChar w:fldCharType="end"/>
        </w:r>
      </w:hyperlink>
    </w:p>
    <w:p w14:paraId="24180826" w14:textId="39BB97D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1" w:history="1">
        <w:r w:rsidR="007D441B" w:rsidRPr="004328D1">
          <w:rPr>
            <w:rStyle w:val="Hyperlink"/>
            <w:noProof/>
          </w:rPr>
          <w:t>Abbildung 11: "Save File as Template"-Dialog in CLion</w:t>
        </w:r>
        <w:r w:rsidR="007D441B">
          <w:rPr>
            <w:noProof/>
            <w:webHidden/>
          </w:rPr>
          <w:tab/>
        </w:r>
        <w:r w:rsidR="007D441B">
          <w:rPr>
            <w:noProof/>
            <w:webHidden/>
          </w:rPr>
          <w:fldChar w:fldCharType="begin"/>
        </w:r>
        <w:r w:rsidR="007D441B">
          <w:rPr>
            <w:noProof/>
            <w:webHidden/>
          </w:rPr>
          <w:instrText xml:space="preserve"> PAGEREF _Toc96582511 \h </w:instrText>
        </w:r>
        <w:r w:rsidR="007D441B">
          <w:rPr>
            <w:noProof/>
            <w:webHidden/>
          </w:rPr>
        </w:r>
        <w:r w:rsidR="007D441B">
          <w:rPr>
            <w:noProof/>
            <w:webHidden/>
          </w:rPr>
          <w:fldChar w:fldCharType="separate"/>
        </w:r>
        <w:r w:rsidR="007D441B">
          <w:rPr>
            <w:noProof/>
            <w:webHidden/>
          </w:rPr>
          <w:t>27</w:t>
        </w:r>
        <w:r w:rsidR="007D441B">
          <w:rPr>
            <w:noProof/>
            <w:webHidden/>
          </w:rPr>
          <w:fldChar w:fldCharType="end"/>
        </w:r>
      </w:hyperlink>
    </w:p>
    <w:p w14:paraId="48FD6FD2" w14:textId="3A28DA5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2" w:history="1">
        <w:r w:rsidR="007D441B" w:rsidRPr="004328D1">
          <w:rPr>
            <w:rStyle w:val="Hyperlink"/>
            <w:noProof/>
          </w:rPr>
          <w:t>Abbildung 12: Liste aller Dateivorlagen in CLion</w:t>
        </w:r>
        <w:r w:rsidR="007D441B">
          <w:rPr>
            <w:noProof/>
            <w:webHidden/>
          </w:rPr>
          <w:tab/>
        </w:r>
        <w:r w:rsidR="007D441B">
          <w:rPr>
            <w:noProof/>
            <w:webHidden/>
          </w:rPr>
          <w:fldChar w:fldCharType="begin"/>
        </w:r>
        <w:r w:rsidR="007D441B">
          <w:rPr>
            <w:noProof/>
            <w:webHidden/>
          </w:rPr>
          <w:instrText xml:space="preserve"> PAGEREF _Toc96582512 \h </w:instrText>
        </w:r>
        <w:r w:rsidR="007D441B">
          <w:rPr>
            <w:noProof/>
            <w:webHidden/>
          </w:rPr>
        </w:r>
        <w:r w:rsidR="007D441B">
          <w:rPr>
            <w:noProof/>
            <w:webHidden/>
          </w:rPr>
          <w:fldChar w:fldCharType="separate"/>
        </w:r>
        <w:r w:rsidR="007D441B">
          <w:rPr>
            <w:noProof/>
            <w:webHidden/>
          </w:rPr>
          <w:t>28</w:t>
        </w:r>
        <w:r w:rsidR="007D441B">
          <w:rPr>
            <w:noProof/>
            <w:webHidden/>
          </w:rPr>
          <w:fldChar w:fldCharType="end"/>
        </w:r>
      </w:hyperlink>
    </w:p>
    <w:p w14:paraId="3DB7B936" w14:textId="74D0BD14"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3" w:history="1">
        <w:r w:rsidR="007D441B" w:rsidRPr="004328D1">
          <w:rPr>
            <w:rStyle w:val="Hyperlink"/>
            <w:noProof/>
          </w:rPr>
          <w:t>Abbildung 13: Kopie einer Dateivorlage in CLion</w:t>
        </w:r>
        <w:r w:rsidR="007D441B">
          <w:rPr>
            <w:noProof/>
            <w:webHidden/>
          </w:rPr>
          <w:tab/>
        </w:r>
        <w:r w:rsidR="007D441B">
          <w:rPr>
            <w:noProof/>
            <w:webHidden/>
          </w:rPr>
          <w:fldChar w:fldCharType="begin"/>
        </w:r>
        <w:r w:rsidR="007D441B">
          <w:rPr>
            <w:noProof/>
            <w:webHidden/>
          </w:rPr>
          <w:instrText xml:space="preserve"> PAGEREF _Toc96582513 \h </w:instrText>
        </w:r>
        <w:r w:rsidR="007D441B">
          <w:rPr>
            <w:noProof/>
            <w:webHidden/>
          </w:rPr>
        </w:r>
        <w:r w:rsidR="007D441B">
          <w:rPr>
            <w:noProof/>
            <w:webHidden/>
          </w:rPr>
          <w:fldChar w:fldCharType="separate"/>
        </w:r>
        <w:r w:rsidR="007D441B">
          <w:rPr>
            <w:noProof/>
            <w:webHidden/>
          </w:rPr>
          <w:t>29</w:t>
        </w:r>
        <w:r w:rsidR="007D441B">
          <w:rPr>
            <w:noProof/>
            <w:webHidden/>
          </w:rPr>
          <w:fldChar w:fldCharType="end"/>
        </w:r>
      </w:hyperlink>
    </w:p>
    <w:p w14:paraId="4C491200" w14:textId="7AC1434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4" w:history="1">
        <w:r w:rsidR="007D441B" w:rsidRPr="004328D1">
          <w:rPr>
            <w:rStyle w:val="Hyperlink"/>
            <w:noProof/>
          </w:rPr>
          <w:t>Abbildung 14: Explorer in VSCode</w:t>
        </w:r>
        <w:r w:rsidR="007D441B">
          <w:rPr>
            <w:noProof/>
            <w:webHidden/>
          </w:rPr>
          <w:tab/>
        </w:r>
        <w:r w:rsidR="007D441B">
          <w:rPr>
            <w:noProof/>
            <w:webHidden/>
          </w:rPr>
          <w:fldChar w:fldCharType="begin"/>
        </w:r>
        <w:r w:rsidR="007D441B">
          <w:rPr>
            <w:noProof/>
            <w:webHidden/>
          </w:rPr>
          <w:instrText xml:space="preserve"> PAGEREF _Toc96582514 \h </w:instrText>
        </w:r>
        <w:r w:rsidR="007D441B">
          <w:rPr>
            <w:noProof/>
            <w:webHidden/>
          </w:rPr>
        </w:r>
        <w:r w:rsidR="007D441B">
          <w:rPr>
            <w:noProof/>
            <w:webHidden/>
          </w:rPr>
          <w:fldChar w:fldCharType="separate"/>
        </w:r>
        <w:r w:rsidR="007D441B">
          <w:rPr>
            <w:noProof/>
            <w:webHidden/>
          </w:rPr>
          <w:t>31</w:t>
        </w:r>
        <w:r w:rsidR="007D441B">
          <w:rPr>
            <w:noProof/>
            <w:webHidden/>
          </w:rPr>
          <w:fldChar w:fldCharType="end"/>
        </w:r>
      </w:hyperlink>
    </w:p>
    <w:p w14:paraId="2A446B7C" w14:textId="1241BEF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5" w:history="1">
        <w:r w:rsidR="007D441B" w:rsidRPr="004328D1">
          <w:rPr>
            <w:rStyle w:val="Hyperlink"/>
            <w:noProof/>
          </w:rPr>
          <w:t>Abbildung 15: Projekt als Template speichern in VSCode</w:t>
        </w:r>
        <w:r w:rsidR="007D441B">
          <w:rPr>
            <w:noProof/>
            <w:webHidden/>
          </w:rPr>
          <w:tab/>
        </w:r>
        <w:r w:rsidR="007D441B">
          <w:rPr>
            <w:noProof/>
            <w:webHidden/>
          </w:rPr>
          <w:fldChar w:fldCharType="begin"/>
        </w:r>
        <w:r w:rsidR="007D441B">
          <w:rPr>
            <w:noProof/>
            <w:webHidden/>
          </w:rPr>
          <w:instrText xml:space="preserve"> PAGEREF _Toc96582515 \h </w:instrText>
        </w:r>
        <w:r w:rsidR="007D441B">
          <w:rPr>
            <w:noProof/>
            <w:webHidden/>
          </w:rPr>
        </w:r>
        <w:r w:rsidR="007D441B">
          <w:rPr>
            <w:noProof/>
            <w:webHidden/>
          </w:rPr>
          <w:fldChar w:fldCharType="separate"/>
        </w:r>
        <w:r w:rsidR="007D441B">
          <w:rPr>
            <w:noProof/>
            <w:webHidden/>
          </w:rPr>
          <w:t>32</w:t>
        </w:r>
        <w:r w:rsidR="007D441B">
          <w:rPr>
            <w:noProof/>
            <w:webHidden/>
          </w:rPr>
          <w:fldChar w:fldCharType="end"/>
        </w:r>
      </w:hyperlink>
    </w:p>
    <w:p w14:paraId="1DDC3397" w14:textId="6BB829BF"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6" w:history="1">
        <w:r w:rsidR="007D441B" w:rsidRPr="004328D1">
          <w:rPr>
            <w:rStyle w:val="Hyperlink"/>
            <w:noProof/>
          </w:rPr>
          <w:t>Abbildung 16: Standardspeicherorte der Projekte der VSCode Extension</w:t>
        </w:r>
        <w:r w:rsidR="007D441B">
          <w:rPr>
            <w:noProof/>
            <w:webHidden/>
          </w:rPr>
          <w:tab/>
        </w:r>
        <w:r w:rsidR="007D441B">
          <w:rPr>
            <w:noProof/>
            <w:webHidden/>
          </w:rPr>
          <w:fldChar w:fldCharType="begin"/>
        </w:r>
        <w:r w:rsidR="007D441B">
          <w:rPr>
            <w:noProof/>
            <w:webHidden/>
          </w:rPr>
          <w:instrText xml:space="preserve"> PAGEREF _Toc96582516 \h </w:instrText>
        </w:r>
        <w:r w:rsidR="007D441B">
          <w:rPr>
            <w:noProof/>
            <w:webHidden/>
          </w:rPr>
        </w:r>
        <w:r w:rsidR="007D441B">
          <w:rPr>
            <w:noProof/>
            <w:webHidden/>
          </w:rPr>
          <w:fldChar w:fldCharType="separate"/>
        </w:r>
        <w:r w:rsidR="007D441B">
          <w:rPr>
            <w:noProof/>
            <w:webHidden/>
          </w:rPr>
          <w:t>32</w:t>
        </w:r>
        <w:r w:rsidR="007D441B">
          <w:rPr>
            <w:noProof/>
            <w:webHidden/>
          </w:rPr>
          <w:fldChar w:fldCharType="end"/>
        </w:r>
      </w:hyperlink>
    </w:p>
    <w:p w14:paraId="23B3DC88" w14:textId="7592D05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7" w:history="1">
        <w:r w:rsidR="007D441B" w:rsidRPr="004328D1">
          <w:rPr>
            <w:rStyle w:val="Hyperlink"/>
            <w:noProof/>
          </w:rPr>
          <w:t>Abbildung 17: Änderung des Speicherortes für die Projekte der VSCode Extension</w:t>
        </w:r>
        <w:r w:rsidR="007D441B">
          <w:rPr>
            <w:noProof/>
            <w:webHidden/>
          </w:rPr>
          <w:tab/>
        </w:r>
        <w:r w:rsidR="007D441B">
          <w:rPr>
            <w:noProof/>
            <w:webHidden/>
          </w:rPr>
          <w:fldChar w:fldCharType="begin"/>
        </w:r>
        <w:r w:rsidR="007D441B">
          <w:rPr>
            <w:noProof/>
            <w:webHidden/>
          </w:rPr>
          <w:instrText xml:space="preserve"> PAGEREF _Toc96582517 \h </w:instrText>
        </w:r>
        <w:r w:rsidR="007D441B">
          <w:rPr>
            <w:noProof/>
            <w:webHidden/>
          </w:rPr>
        </w:r>
        <w:r w:rsidR="007D441B">
          <w:rPr>
            <w:noProof/>
            <w:webHidden/>
          </w:rPr>
          <w:fldChar w:fldCharType="separate"/>
        </w:r>
        <w:r w:rsidR="007D441B">
          <w:rPr>
            <w:noProof/>
            <w:webHidden/>
          </w:rPr>
          <w:t>33</w:t>
        </w:r>
        <w:r w:rsidR="007D441B">
          <w:rPr>
            <w:noProof/>
            <w:webHidden/>
          </w:rPr>
          <w:fldChar w:fldCharType="end"/>
        </w:r>
      </w:hyperlink>
    </w:p>
    <w:p w14:paraId="46201B7B" w14:textId="39858543"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8" w:history="1">
        <w:r w:rsidR="007D441B" w:rsidRPr="004328D1">
          <w:rPr>
            <w:rStyle w:val="Hyperlink"/>
            <w:noProof/>
          </w:rPr>
          <w:t>Abbildung 18: Projekt von einem Template erstellen in VSCode</w:t>
        </w:r>
        <w:r w:rsidR="007D441B">
          <w:rPr>
            <w:noProof/>
            <w:webHidden/>
          </w:rPr>
          <w:tab/>
        </w:r>
        <w:r w:rsidR="007D441B">
          <w:rPr>
            <w:noProof/>
            <w:webHidden/>
          </w:rPr>
          <w:fldChar w:fldCharType="begin"/>
        </w:r>
        <w:r w:rsidR="007D441B">
          <w:rPr>
            <w:noProof/>
            <w:webHidden/>
          </w:rPr>
          <w:instrText xml:space="preserve"> PAGEREF _Toc96582518 \h </w:instrText>
        </w:r>
        <w:r w:rsidR="007D441B">
          <w:rPr>
            <w:noProof/>
            <w:webHidden/>
          </w:rPr>
        </w:r>
        <w:r w:rsidR="007D441B">
          <w:rPr>
            <w:noProof/>
            <w:webHidden/>
          </w:rPr>
          <w:fldChar w:fldCharType="separate"/>
        </w:r>
        <w:r w:rsidR="007D441B">
          <w:rPr>
            <w:noProof/>
            <w:webHidden/>
          </w:rPr>
          <w:t>34</w:t>
        </w:r>
        <w:r w:rsidR="007D441B">
          <w:rPr>
            <w:noProof/>
            <w:webHidden/>
          </w:rPr>
          <w:fldChar w:fldCharType="end"/>
        </w:r>
      </w:hyperlink>
    </w:p>
    <w:p w14:paraId="58CB21DD" w14:textId="10BB3347"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19" w:history="1">
        <w:r w:rsidR="007D441B" w:rsidRPr="004328D1">
          <w:rPr>
            <w:rStyle w:val="Hyperlink"/>
            <w:noProof/>
          </w:rPr>
          <w:t>Abbildung 19: Art der Integration für Platzhalter der VSCode Extension</w:t>
        </w:r>
        <w:r w:rsidR="007D441B">
          <w:rPr>
            <w:noProof/>
            <w:webHidden/>
          </w:rPr>
          <w:tab/>
        </w:r>
        <w:r w:rsidR="007D441B">
          <w:rPr>
            <w:noProof/>
            <w:webHidden/>
          </w:rPr>
          <w:fldChar w:fldCharType="begin"/>
        </w:r>
        <w:r w:rsidR="007D441B">
          <w:rPr>
            <w:noProof/>
            <w:webHidden/>
          </w:rPr>
          <w:instrText xml:space="preserve"> PAGEREF _Toc96582519 \h </w:instrText>
        </w:r>
        <w:r w:rsidR="007D441B">
          <w:rPr>
            <w:noProof/>
            <w:webHidden/>
          </w:rPr>
        </w:r>
        <w:r w:rsidR="007D441B">
          <w:rPr>
            <w:noProof/>
            <w:webHidden/>
          </w:rPr>
          <w:fldChar w:fldCharType="separate"/>
        </w:r>
        <w:r w:rsidR="007D441B">
          <w:rPr>
            <w:noProof/>
            <w:webHidden/>
          </w:rPr>
          <w:t>35</w:t>
        </w:r>
        <w:r w:rsidR="007D441B">
          <w:rPr>
            <w:noProof/>
            <w:webHidden/>
          </w:rPr>
          <w:fldChar w:fldCharType="end"/>
        </w:r>
      </w:hyperlink>
    </w:p>
    <w:p w14:paraId="03DEEF82" w14:textId="3C2A6018"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0" w:history="1">
        <w:r w:rsidR="007D441B" w:rsidRPr="004328D1">
          <w:rPr>
            <w:rStyle w:val="Hyperlink"/>
            <w:noProof/>
          </w:rPr>
          <w:t>Abbildung 20: Skizze für den Screen des Hauptmenüs</w:t>
        </w:r>
        <w:r w:rsidR="007D441B">
          <w:rPr>
            <w:noProof/>
            <w:webHidden/>
          </w:rPr>
          <w:tab/>
        </w:r>
        <w:r w:rsidR="007D441B">
          <w:rPr>
            <w:noProof/>
            <w:webHidden/>
          </w:rPr>
          <w:fldChar w:fldCharType="begin"/>
        </w:r>
        <w:r w:rsidR="007D441B">
          <w:rPr>
            <w:noProof/>
            <w:webHidden/>
          </w:rPr>
          <w:instrText xml:space="preserve"> PAGEREF _Toc96582520 \h </w:instrText>
        </w:r>
        <w:r w:rsidR="007D441B">
          <w:rPr>
            <w:noProof/>
            <w:webHidden/>
          </w:rPr>
        </w:r>
        <w:r w:rsidR="007D441B">
          <w:rPr>
            <w:noProof/>
            <w:webHidden/>
          </w:rPr>
          <w:fldChar w:fldCharType="separate"/>
        </w:r>
        <w:r w:rsidR="007D441B">
          <w:rPr>
            <w:noProof/>
            <w:webHidden/>
          </w:rPr>
          <w:t>42</w:t>
        </w:r>
        <w:r w:rsidR="007D441B">
          <w:rPr>
            <w:noProof/>
            <w:webHidden/>
          </w:rPr>
          <w:fldChar w:fldCharType="end"/>
        </w:r>
      </w:hyperlink>
    </w:p>
    <w:p w14:paraId="1A970800" w14:textId="59C0F4E9"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1" w:history="1">
        <w:r w:rsidR="007D441B" w:rsidRPr="004328D1">
          <w:rPr>
            <w:rStyle w:val="Hyperlink"/>
            <w:noProof/>
          </w:rPr>
          <w:t>Abbildung 21: Skizze für den Screen der Projekterstellung</w:t>
        </w:r>
        <w:r w:rsidR="007D441B">
          <w:rPr>
            <w:noProof/>
            <w:webHidden/>
          </w:rPr>
          <w:tab/>
        </w:r>
        <w:r w:rsidR="007D441B">
          <w:rPr>
            <w:noProof/>
            <w:webHidden/>
          </w:rPr>
          <w:fldChar w:fldCharType="begin"/>
        </w:r>
        <w:r w:rsidR="007D441B">
          <w:rPr>
            <w:noProof/>
            <w:webHidden/>
          </w:rPr>
          <w:instrText xml:space="preserve"> PAGEREF _Toc96582521 \h </w:instrText>
        </w:r>
        <w:r w:rsidR="007D441B">
          <w:rPr>
            <w:noProof/>
            <w:webHidden/>
          </w:rPr>
        </w:r>
        <w:r w:rsidR="007D441B">
          <w:rPr>
            <w:noProof/>
            <w:webHidden/>
          </w:rPr>
          <w:fldChar w:fldCharType="separate"/>
        </w:r>
        <w:r w:rsidR="007D441B">
          <w:rPr>
            <w:noProof/>
            <w:webHidden/>
          </w:rPr>
          <w:t>44</w:t>
        </w:r>
        <w:r w:rsidR="007D441B">
          <w:rPr>
            <w:noProof/>
            <w:webHidden/>
          </w:rPr>
          <w:fldChar w:fldCharType="end"/>
        </w:r>
      </w:hyperlink>
    </w:p>
    <w:p w14:paraId="2F1A9D33" w14:textId="6011796F"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2" w:history="1">
        <w:r w:rsidR="007D441B" w:rsidRPr="004328D1">
          <w:rPr>
            <w:rStyle w:val="Hyperlink"/>
            <w:noProof/>
          </w:rPr>
          <w:t>Abbildung 22: Skizze für den Screen der Projektaktualisierung</w:t>
        </w:r>
        <w:r w:rsidR="007D441B">
          <w:rPr>
            <w:noProof/>
            <w:webHidden/>
          </w:rPr>
          <w:tab/>
        </w:r>
        <w:r w:rsidR="007D441B">
          <w:rPr>
            <w:noProof/>
            <w:webHidden/>
          </w:rPr>
          <w:fldChar w:fldCharType="begin"/>
        </w:r>
        <w:r w:rsidR="007D441B">
          <w:rPr>
            <w:noProof/>
            <w:webHidden/>
          </w:rPr>
          <w:instrText xml:space="preserve"> PAGEREF _Toc96582522 \h </w:instrText>
        </w:r>
        <w:r w:rsidR="007D441B">
          <w:rPr>
            <w:noProof/>
            <w:webHidden/>
          </w:rPr>
        </w:r>
        <w:r w:rsidR="007D441B">
          <w:rPr>
            <w:noProof/>
            <w:webHidden/>
          </w:rPr>
          <w:fldChar w:fldCharType="separate"/>
        </w:r>
        <w:r w:rsidR="007D441B">
          <w:rPr>
            <w:noProof/>
            <w:webHidden/>
          </w:rPr>
          <w:t>46</w:t>
        </w:r>
        <w:r w:rsidR="007D441B">
          <w:rPr>
            <w:noProof/>
            <w:webHidden/>
          </w:rPr>
          <w:fldChar w:fldCharType="end"/>
        </w:r>
      </w:hyperlink>
    </w:p>
    <w:p w14:paraId="2B0D8605" w14:textId="585B3F11"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3" w:history="1">
        <w:r w:rsidR="007D441B" w:rsidRPr="004328D1">
          <w:rPr>
            <w:rStyle w:val="Hyperlink"/>
            <w:noProof/>
          </w:rPr>
          <w:t>Abbildung 23: Skizze für den Screen der Projektmodulerweiterung</w:t>
        </w:r>
        <w:r w:rsidR="007D441B">
          <w:rPr>
            <w:noProof/>
            <w:webHidden/>
          </w:rPr>
          <w:tab/>
        </w:r>
        <w:r w:rsidR="007D441B">
          <w:rPr>
            <w:noProof/>
            <w:webHidden/>
          </w:rPr>
          <w:fldChar w:fldCharType="begin"/>
        </w:r>
        <w:r w:rsidR="007D441B">
          <w:rPr>
            <w:noProof/>
            <w:webHidden/>
          </w:rPr>
          <w:instrText xml:space="preserve"> PAGEREF _Toc96582523 \h </w:instrText>
        </w:r>
        <w:r w:rsidR="007D441B">
          <w:rPr>
            <w:noProof/>
            <w:webHidden/>
          </w:rPr>
        </w:r>
        <w:r w:rsidR="007D441B">
          <w:rPr>
            <w:noProof/>
            <w:webHidden/>
          </w:rPr>
          <w:fldChar w:fldCharType="separate"/>
        </w:r>
        <w:r w:rsidR="007D441B">
          <w:rPr>
            <w:noProof/>
            <w:webHidden/>
          </w:rPr>
          <w:t>50</w:t>
        </w:r>
        <w:r w:rsidR="007D441B">
          <w:rPr>
            <w:noProof/>
            <w:webHidden/>
          </w:rPr>
          <w:fldChar w:fldCharType="end"/>
        </w:r>
      </w:hyperlink>
    </w:p>
    <w:p w14:paraId="40DB3526" w14:textId="47660E2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4" w:history="1">
        <w:r w:rsidR="007D441B" w:rsidRPr="004328D1">
          <w:rPr>
            <w:rStyle w:val="Hyperlink"/>
            <w:noProof/>
          </w:rPr>
          <w:t>Abbildung 24: Skizze für den Screen der Dienstprogrammausführung</w:t>
        </w:r>
        <w:r w:rsidR="007D441B">
          <w:rPr>
            <w:noProof/>
            <w:webHidden/>
          </w:rPr>
          <w:tab/>
        </w:r>
        <w:r w:rsidR="007D441B">
          <w:rPr>
            <w:noProof/>
            <w:webHidden/>
          </w:rPr>
          <w:fldChar w:fldCharType="begin"/>
        </w:r>
        <w:r w:rsidR="007D441B">
          <w:rPr>
            <w:noProof/>
            <w:webHidden/>
          </w:rPr>
          <w:instrText xml:space="preserve"> PAGEREF _Toc96582524 \h </w:instrText>
        </w:r>
        <w:r w:rsidR="007D441B">
          <w:rPr>
            <w:noProof/>
            <w:webHidden/>
          </w:rPr>
        </w:r>
        <w:r w:rsidR="007D441B">
          <w:rPr>
            <w:noProof/>
            <w:webHidden/>
          </w:rPr>
          <w:fldChar w:fldCharType="separate"/>
        </w:r>
        <w:r w:rsidR="007D441B">
          <w:rPr>
            <w:noProof/>
            <w:webHidden/>
          </w:rPr>
          <w:t>52</w:t>
        </w:r>
        <w:r w:rsidR="007D441B">
          <w:rPr>
            <w:noProof/>
            <w:webHidden/>
          </w:rPr>
          <w:fldChar w:fldCharType="end"/>
        </w:r>
      </w:hyperlink>
    </w:p>
    <w:p w14:paraId="3492C9A6" w14:textId="14F24BC5"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5" w:history="1">
        <w:r w:rsidR="007D441B" w:rsidRPr="004328D1">
          <w:rPr>
            <w:rStyle w:val="Hyperlink"/>
            <w:noProof/>
          </w:rPr>
          <w:t>Abbildung 25: Basis Klassendiagram</w:t>
        </w:r>
        <w:r w:rsidR="007D441B">
          <w:rPr>
            <w:noProof/>
            <w:webHidden/>
          </w:rPr>
          <w:tab/>
        </w:r>
        <w:r w:rsidR="007D441B">
          <w:rPr>
            <w:noProof/>
            <w:webHidden/>
          </w:rPr>
          <w:fldChar w:fldCharType="begin"/>
        </w:r>
        <w:r w:rsidR="007D441B">
          <w:rPr>
            <w:noProof/>
            <w:webHidden/>
          </w:rPr>
          <w:instrText xml:space="preserve"> PAGEREF _Toc96582525 \h </w:instrText>
        </w:r>
        <w:r w:rsidR="007D441B">
          <w:rPr>
            <w:noProof/>
            <w:webHidden/>
          </w:rPr>
        </w:r>
        <w:r w:rsidR="007D441B">
          <w:rPr>
            <w:noProof/>
            <w:webHidden/>
          </w:rPr>
          <w:fldChar w:fldCharType="separate"/>
        </w:r>
        <w:r w:rsidR="007D441B">
          <w:rPr>
            <w:noProof/>
            <w:webHidden/>
          </w:rPr>
          <w:t>54</w:t>
        </w:r>
        <w:r w:rsidR="007D441B">
          <w:rPr>
            <w:noProof/>
            <w:webHidden/>
          </w:rPr>
          <w:fldChar w:fldCharType="end"/>
        </w:r>
      </w:hyperlink>
    </w:p>
    <w:p w14:paraId="7E4EACC8" w14:textId="4F43CCA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6" w:history="1">
        <w:r w:rsidR="007D441B" w:rsidRPr="004328D1">
          <w:rPr>
            <w:rStyle w:val="Hyperlink"/>
            <w:noProof/>
          </w:rPr>
          <w:t>Abbildung 26: Layout der Klasse QMainWindow [29]</w:t>
        </w:r>
        <w:r w:rsidR="007D441B">
          <w:rPr>
            <w:noProof/>
            <w:webHidden/>
          </w:rPr>
          <w:tab/>
        </w:r>
        <w:r w:rsidR="007D441B">
          <w:rPr>
            <w:noProof/>
            <w:webHidden/>
          </w:rPr>
          <w:fldChar w:fldCharType="begin"/>
        </w:r>
        <w:r w:rsidR="007D441B">
          <w:rPr>
            <w:noProof/>
            <w:webHidden/>
          </w:rPr>
          <w:instrText xml:space="preserve"> PAGEREF _Toc96582526 \h </w:instrText>
        </w:r>
        <w:r w:rsidR="007D441B">
          <w:rPr>
            <w:noProof/>
            <w:webHidden/>
          </w:rPr>
        </w:r>
        <w:r w:rsidR="007D441B">
          <w:rPr>
            <w:noProof/>
            <w:webHidden/>
          </w:rPr>
          <w:fldChar w:fldCharType="separate"/>
        </w:r>
        <w:r w:rsidR="007D441B">
          <w:rPr>
            <w:noProof/>
            <w:webHidden/>
          </w:rPr>
          <w:t>55</w:t>
        </w:r>
        <w:r w:rsidR="007D441B">
          <w:rPr>
            <w:noProof/>
            <w:webHidden/>
          </w:rPr>
          <w:fldChar w:fldCharType="end"/>
        </w:r>
      </w:hyperlink>
    </w:p>
    <w:p w14:paraId="2B477FCD" w14:textId="17EE0FAE"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7" w:history="1">
        <w:r w:rsidR="007D441B" w:rsidRPr="004328D1">
          <w:rPr>
            <w:rStyle w:val="Hyperlink"/>
            <w:noProof/>
          </w:rPr>
          <w:t>Abbildung 27: Struktur der Projekt-Schablone</w:t>
        </w:r>
        <w:r w:rsidR="007D441B">
          <w:rPr>
            <w:noProof/>
            <w:webHidden/>
          </w:rPr>
          <w:tab/>
        </w:r>
        <w:r w:rsidR="007D441B">
          <w:rPr>
            <w:noProof/>
            <w:webHidden/>
          </w:rPr>
          <w:fldChar w:fldCharType="begin"/>
        </w:r>
        <w:r w:rsidR="007D441B">
          <w:rPr>
            <w:noProof/>
            <w:webHidden/>
          </w:rPr>
          <w:instrText xml:space="preserve"> PAGEREF _Toc96582527 \h </w:instrText>
        </w:r>
        <w:r w:rsidR="007D441B">
          <w:rPr>
            <w:noProof/>
            <w:webHidden/>
          </w:rPr>
        </w:r>
        <w:r w:rsidR="007D441B">
          <w:rPr>
            <w:noProof/>
            <w:webHidden/>
          </w:rPr>
          <w:fldChar w:fldCharType="separate"/>
        </w:r>
        <w:r w:rsidR="007D441B">
          <w:rPr>
            <w:noProof/>
            <w:webHidden/>
          </w:rPr>
          <w:t>63</w:t>
        </w:r>
        <w:r w:rsidR="007D441B">
          <w:rPr>
            <w:noProof/>
            <w:webHidden/>
          </w:rPr>
          <w:fldChar w:fldCharType="end"/>
        </w:r>
      </w:hyperlink>
    </w:p>
    <w:p w14:paraId="70FE9AC9" w14:textId="7E620FC5"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8" w:history="1">
        <w:r w:rsidR="007D441B" w:rsidRPr="004328D1">
          <w:rPr>
            <w:rStyle w:val="Hyperlink"/>
            <w:noProof/>
          </w:rPr>
          <w:t>Abbildung 28: Implementierung des Hauptmenüs</w:t>
        </w:r>
        <w:r w:rsidR="007D441B">
          <w:rPr>
            <w:noProof/>
            <w:webHidden/>
          </w:rPr>
          <w:tab/>
        </w:r>
        <w:r w:rsidR="007D441B">
          <w:rPr>
            <w:noProof/>
            <w:webHidden/>
          </w:rPr>
          <w:fldChar w:fldCharType="begin"/>
        </w:r>
        <w:r w:rsidR="007D441B">
          <w:rPr>
            <w:noProof/>
            <w:webHidden/>
          </w:rPr>
          <w:instrText xml:space="preserve"> PAGEREF _Toc96582528 \h </w:instrText>
        </w:r>
        <w:r w:rsidR="007D441B">
          <w:rPr>
            <w:noProof/>
            <w:webHidden/>
          </w:rPr>
        </w:r>
        <w:r w:rsidR="007D441B">
          <w:rPr>
            <w:noProof/>
            <w:webHidden/>
          </w:rPr>
          <w:fldChar w:fldCharType="separate"/>
        </w:r>
        <w:r w:rsidR="007D441B">
          <w:rPr>
            <w:noProof/>
            <w:webHidden/>
          </w:rPr>
          <w:t>66</w:t>
        </w:r>
        <w:r w:rsidR="007D441B">
          <w:rPr>
            <w:noProof/>
            <w:webHidden/>
          </w:rPr>
          <w:fldChar w:fldCharType="end"/>
        </w:r>
      </w:hyperlink>
    </w:p>
    <w:p w14:paraId="7284FD83" w14:textId="5BA70DF0"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29" w:history="1">
        <w:r w:rsidR="007D441B" w:rsidRPr="004328D1">
          <w:rPr>
            <w:rStyle w:val="Hyperlink"/>
            <w:noProof/>
          </w:rPr>
          <w:t>Abbildung 29: Flussdiagram für den Suchmechanismus</w:t>
        </w:r>
        <w:r w:rsidR="007D441B">
          <w:rPr>
            <w:noProof/>
            <w:webHidden/>
          </w:rPr>
          <w:tab/>
        </w:r>
        <w:r w:rsidR="007D441B">
          <w:rPr>
            <w:noProof/>
            <w:webHidden/>
          </w:rPr>
          <w:fldChar w:fldCharType="begin"/>
        </w:r>
        <w:r w:rsidR="007D441B">
          <w:rPr>
            <w:noProof/>
            <w:webHidden/>
          </w:rPr>
          <w:instrText xml:space="preserve"> PAGEREF _Toc96582529 \h </w:instrText>
        </w:r>
        <w:r w:rsidR="007D441B">
          <w:rPr>
            <w:noProof/>
            <w:webHidden/>
          </w:rPr>
        </w:r>
        <w:r w:rsidR="007D441B">
          <w:rPr>
            <w:noProof/>
            <w:webHidden/>
          </w:rPr>
          <w:fldChar w:fldCharType="separate"/>
        </w:r>
        <w:r w:rsidR="007D441B">
          <w:rPr>
            <w:noProof/>
            <w:webHidden/>
          </w:rPr>
          <w:t>67</w:t>
        </w:r>
        <w:r w:rsidR="007D441B">
          <w:rPr>
            <w:noProof/>
            <w:webHidden/>
          </w:rPr>
          <w:fldChar w:fldCharType="end"/>
        </w:r>
      </w:hyperlink>
    </w:p>
    <w:p w14:paraId="72FE8B64" w14:textId="4480D3A6"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0" w:history="1">
        <w:r w:rsidR="007D441B" w:rsidRPr="004328D1">
          <w:rPr>
            <w:rStyle w:val="Hyperlink"/>
            <w:noProof/>
          </w:rPr>
          <w:t>Abbildung 30: Implementierung des Fensters für die Projekterstellung</w:t>
        </w:r>
        <w:r w:rsidR="007D441B">
          <w:rPr>
            <w:noProof/>
            <w:webHidden/>
          </w:rPr>
          <w:tab/>
        </w:r>
        <w:r w:rsidR="007D441B">
          <w:rPr>
            <w:noProof/>
            <w:webHidden/>
          </w:rPr>
          <w:fldChar w:fldCharType="begin"/>
        </w:r>
        <w:r w:rsidR="007D441B">
          <w:rPr>
            <w:noProof/>
            <w:webHidden/>
          </w:rPr>
          <w:instrText xml:space="preserve"> PAGEREF _Toc96582530 \h </w:instrText>
        </w:r>
        <w:r w:rsidR="007D441B">
          <w:rPr>
            <w:noProof/>
            <w:webHidden/>
          </w:rPr>
        </w:r>
        <w:r w:rsidR="007D441B">
          <w:rPr>
            <w:noProof/>
            <w:webHidden/>
          </w:rPr>
          <w:fldChar w:fldCharType="separate"/>
        </w:r>
        <w:r w:rsidR="007D441B">
          <w:rPr>
            <w:noProof/>
            <w:webHidden/>
          </w:rPr>
          <w:t>69</w:t>
        </w:r>
        <w:r w:rsidR="007D441B">
          <w:rPr>
            <w:noProof/>
            <w:webHidden/>
          </w:rPr>
          <w:fldChar w:fldCharType="end"/>
        </w:r>
      </w:hyperlink>
    </w:p>
    <w:p w14:paraId="2A365E76" w14:textId="4B400703"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1" w:history="1">
        <w:r w:rsidR="007D441B" w:rsidRPr="004328D1">
          <w:rPr>
            <w:rStyle w:val="Hyperlink"/>
            <w:noProof/>
          </w:rPr>
          <w:t>Abbildung 31: Flussdiagramm für die Projekterstellung</w:t>
        </w:r>
        <w:r w:rsidR="007D441B">
          <w:rPr>
            <w:noProof/>
            <w:webHidden/>
          </w:rPr>
          <w:tab/>
        </w:r>
        <w:r w:rsidR="007D441B">
          <w:rPr>
            <w:noProof/>
            <w:webHidden/>
          </w:rPr>
          <w:fldChar w:fldCharType="begin"/>
        </w:r>
        <w:r w:rsidR="007D441B">
          <w:rPr>
            <w:noProof/>
            <w:webHidden/>
          </w:rPr>
          <w:instrText xml:space="preserve"> PAGEREF _Toc96582531 \h </w:instrText>
        </w:r>
        <w:r w:rsidR="007D441B">
          <w:rPr>
            <w:noProof/>
            <w:webHidden/>
          </w:rPr>
        </w:r>
        <w:r w:rsidR="007D441B">
          <w:rPr>
            <w:noProof/>
            <w:webHidden/>
          </w:rPr>
          <w:fldChar w:fldCharType="separate"/>
        </w:r>
        <w:r w:rsidR="007D441B">
          <w:rPr>
            <w:noProof/>
            <w:webHidden/>
          </w:rPr>
          <w:t>70</w:t>
        </w:r>
        <w:r w:rsidR="007D441B">
          <w:rPr>
            <w:noProof/>
            <w:webHidden/>
          </w:rPr>
          <w:fldChar w:fldCharType="end"/>
        </w:r>
      </w:hyperlink>
    </w:p>
    <w:p w14:paraId="02D29456" w14:textId="431D010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2" w:history="1">
        <w:r w:rsidR="007D441B" w:rsidRPr="004328D1">
          <w:rPr>
            <w:rStyle w:val="Hyperlink"/>
            <w:noProof/>
          </w:rPr>
          <w:t>Abbildung 32: Flussdiagramm für den Check der Projekterstellungsformularwerte</w:t>
        </w:r>
        <w:r w:rsidR="007D441B">
          <w:rPr>
            <w:noProof/>
            <w:webHidden/>
          </w:rPr>
          <w:tab/>
        </w:r>
        <w:r w:rsidR="007D441B">
          <w:rPr>
            <w:noProof/>
            <w:webHidden/>
          </w:rPr>
          <w:fldChar w:fldCharType="begin"/>
        </w:r>
        <w:r w:rsidR="007D441B">
          <w:rPr>
            <w:noProof/>
            <w:webHidden/>
          </w:rPr>
          <w:instrText xml:space="preserve"> PAGEREF _Toc96582532 \h </w:instrText>
        </w:r>
        <w:r w:rsidR="007D441B">
          <w:rPr>
            <w:noProof/>
            <w:webHidden/>
          </w:rPr>
        </w:r>
        <w:r w:rsidR="007D441B">
          <w:rPr>
            <w:noProof/>
            <w:webHidden/>
          </w:rPr>
          <w:fldChar w:fldCharType="separate"/>
        </w:r>
        <w:r w:rsidR="007D441B">
          <w:rPr>
            <w:noProof/>
            <w:webHidden/>
          </w:rPr>
          <w:t>71</w:t>
        </w:r>
        <w:r w:rsidR="007D441B">
          <w:rPr>
            <w:noProof/>
            <w:webHidden/>
          </w:rPr>
          <w:fldChar w:fldCharType="end"/>
        </w:r>
      </w:hyperlink>
    </w:p>
    <w:p w14:paraId="639154F2" w14:textId="0508E29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3" w:history="1">
        <w:r w:rsidR="007D441B" w:rsidRPr="004328D1">
          <w:rPr>
            <w:rStyle w:val="Hyperlink"/>
            <w:noProof/>
          </w:rPr>
          <w:t>Abbildung 33: Flussdiagramm für Erstellung des Projektordners</w:t>
        </w:r>
        <w:r w:rsidR="007D441B">
          <w:rPr>
            <w:noProof/>
            <w:webHidden/>
          </w:rPr>
          <w:tab/>
        </w:r>
        <w:r w:rsidR="007D441B">
          <w:rPr>
            <w:noProof/>
            <w:webHidden/>
          </w:rPr>
          <w:fldChar w:fldCharType="begin"/>
        </w:r>
        <w:r w:rsidR="007D441B">
          <w:rPr>
            <w:noProof/>
            <w:webHidden/>
          </w:rPr>
          <w:instrText xml:space="preserve"> PAGEREF _Toc96582533 \h </w:instrText>
        </w:r>
        <w:r w:rsidR="007D441B">
          <w:rPr>
            <w:noProof/>
            <w:webHidden/>
          </w:rPr>
        </w:r>
        <w:r w:rsidR="007D441B">
          <w:rPr>
            <w:noProof/>
            <w:webHidden/>
          </w:rPr>
          <w:fldChar w:fldCharType="separate"/>
        </w:r>
        <w:r w:rsidR="007D441B">
          <w:rPr>
            <w:noProof/>
            <w:webHidden/>
          </w:rPr>
          <w:t>72</w:t>
        </w:r>
        <w:r w:rsidR="007D441B">
          <w:rPr>
            <w:noProof/>
            <w:webHidden/>
          </w:rPr>
          <w:fldChar w:fldCharType="end"/>
        </w:r>
      </w:hyperlink>
    </w:p>
    <w:p w14:paraId="5974C07A" w14:textId="4646D0E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4" w:history="1">
        <w:r w:rsidR="007D441B" w:rsidRPr="004328D1">
          <w:rPr>
            <w:rStyle w:val="Hyperlink"/>
            <w:noProof/>
          </w:rPr>
          <w:t>Abbildung 34: Projekt-Konfiguration JSON-Datei</w:t>
        </w:r>
        <w:r w:rsidR="007D441B">
          <w:rPr>
            <w:noProof/>
            <w:webHidden/>
          </w:rPr>
          <w:tab/>
        </w:r>
        <w:r w:rsidR="007D441B">
          <w:rPr>
            <w:noProof/>
            <w:webHidden/>
          </w:rPr>
          <w:fldChar w:fldCharType="begin"/>
        </w:r>
        <w:r w:rsidR="007D441B">
          <w:rPr>
            <w:noProof/>
            <w:webHidden/>
          </w:rPr>
          <w:instrText xml:space="preserve"> PAGEREF _Toc96582534 \h </w:instrText>
        </w:r>
        <w:r w:rsidR="007D441B">
          <w:rPr>
            <w:noProof/>
            <w:webHidden/>
          </w:rPr>
        </w:r>
        <w:r w:rsidR="007D441B">
          <w:rPr>
            <w:noProof/>
            <w:webHidden/>
          </w:rPr>
          <w:fldChar w:fldCharType="separate"/>
        </w:r>
        <w:r w:rsidR="007D441B">
          <w:rPr>
            <w:noProof/>
            <w:webHidden/>
          </w:rPr>
          <w:t>73</w:t>
        </w:r>
        <w:r w:rsidR="007D441B">
          <w:rPr>
            <w:noProof/>
            <w:webHidden/>
          </w:rPr>
          <w:fldChar w:fldCharType="end"/>
        </w:r>
      </w:hyperlink>
    </w:p>
    <w:p w14:paraId="6F08DCC3" w14:textId="071B7B6E"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5" w:history="1">
        <w:r w:rsidR="007D441B" w:rsidRPr="004328D1">
          <w:rPr>
            <w:rStyle w:val="Hyperlink"/>
            <w:noProof/>
          </w:rPr>
          <w:t>Abbildung 35: Implementierung des Fensters für die Projektaktualisierung</w:t>
        </w:r>
        <w:r w:rsidR="007D441B">
          <w:rPr>
            <w:noProof/>
            <w:webHidden/>
          </w:rPr>
          <w:tab/>
        </w:r>
        <w:r w:rsidR="007D441B">
          <w:rPr>
            <w:noProof/>
            <w:webHidden/>
          </w:rPr>
          <w:fldChar w:fldCharType="begin"/>
        </w:r>
        <w:r w:rsidR="007D441B">
          <w:rPr>
            <w:noProof/>
            <w:webHidden/>
          </w:rPr>
          <w:instrText xml:space="preserve"> PAGEREF _Toc96582535 \h </w:instrText>
        </w:r>
        <w:r w:rsidR="007D441B">
          <w:rPr>
            <w:noProof/>
            <w:webHidden/>
          </w:rPr>
        </w:r>
        <w:r w:rsidR="007D441B">
          <w:rPr>
            <w:noProof/>
            <w:webHidden/>
          </w:rPr>
          <w:fldChar w:fldCharType="separate"/>
        </w:r>
        <w:r w:rsidR="007D441B">
          <w:rPr>
            <w:noProof/>
            <w:webHidden/>
          </w:rPr>
          <w:t>75</w:t>
        </w:r>
        <w:r w:rsidR="007D441B">
          <w:rPr>
            <w:noProof/>
            <w:webHidden/>
          </w:rPr>
          <w:fldChar w:fldCharType="end"/>
        </w:r>
      </w:hyperlink>
    </w:p>
    <w:p w14:paraId="420A19E1" w14:textId="1354AADE"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6" w:history="1">
        <w:r w:rsidR="007D441B" w:rsidRPr="004328D1">
          <w:rPr>
            <w:rStyle w:val="Hyperlink"/>
            <w:noProof/>
          </w:rPr>
          <w:t>Abbildung 36: Flussdiagramm der Initialisierung der Projektaktualisierungsdaten</w:t>
        </w:r>
        <w:r w:rsidR="007D441B">
          <w:rPr>
            <w:noProof/>
            <w:webHidden/>
          </w:rPr>
          <w:tab/>
        </w:r>
        <w:r w:rsidR="007D441B">
          <w:rPr>
            <w:noProof/>
            <w:webHidden/>
          </w:rPr>
          <w:fldChar w:fldCharType="begin"/>
        </w:r>
        <w:r w:rsidR="007D441B">
          <w:rPr>
            <w:noProof/>
            <w:webHidden/>
          </w:rPr>
          <w:instrText xml:space="preserve"> PAGEREF _Toc96582536 \h </w:instrText>
        </w:r>
        <w:r w:rsidR="007D441B">
          <w:rPr>
            <w:noProof/>
            <w:webHidden/>
          </w:rPr>
        </w:r>
        <w:r w:rsidR="007D441B">
          <w:rPr>
            <w:noProof/>
            <w:webHidden/>
          </w:rPr>
          <w:fldChar w:fldCharType="separate"/>
        </w:r>
        <w:r w:rsidR="007D441B">
          <w:rPr>
            <w:noProof/>
            <w:webHidden/>
          </w:rPr>
          <w:t>76</w:t>
        </w:r>
        <w:r w:rsidR="007D441B">
          <w:rPr>
            <w:noProof/>
            <w:webHidden/>
          </w:rPr>
          <w:fldChar w:fldCharType="end"/>
        </w:r>
      </w:hyperlink>
    </w:p>
    <w:p w14:paraId="188F9C17" w14:textId="73C6DD47"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7" w:history="1">
        <w:r w:rsidR="007D441B" w:rsidRPr="004328D1">
          <w:rPr>
            <w:rStyle w:val="Hyperlink"/>
            <w:noProof/>
          </w:rPr>
          <w:t>Abbildung 37: Flussdiagramm für die Erstellung der Baumliste</w:t>
        </w:r>
        <w:r w:rsidR="007D441B">
          <w:rPr>
            <w:noProof/>
            <w:webHidden/>
          </w:rPr>
          <w:tab/>
        </w:r>
        <w:r w:rsidR="007D441B">
          <w:rPr>
            <w:noProof/>
            <w:webHidden/>
          </w:rPr>
          <w:fldChar w:fldCharType="begin"/>
        </w:r>
        <w:r w:rsidR="007D441B">
          <w:rPr>
            <w:noProof/>
            <w:webHidden/>
          </w:rPr>
          <w:instrText xml:space="preserve"> PAGEREF _Toc96582537 \h </w:instrText>
        </w:r>
        <w:r w:rsidR="007D441B">
          <w:rPr>
            <w:noProof/>
            <w:webHidden/>
          </w:rPr>
        </w:r>
        <w:r w:rsidR="007D441B">
          <w:rPr>
            <w:noProof/>
            <w:webHidden/>
          </w:rPr>
          <w:fldChar w:fldCharType="separate"/>
        </w:r>
        <w:r w:rsidR="007D441B">
          <w:rPr>
            <w:noProof/>
            <w:webHidden/>
          </w:rPr>
          <w:t>77</w:t>
        </w:r>
        <w:r w:rsidR="007D441B">
          <w:rPr>
            <w:noProof/>
            <w:webHidden/>
          </w:rPr>
          <w:fldChar w:fldCharType="end"/>
        </w:r>
      </w:hyperlink>
    </w:p>
    <w:p w14:paraId="5863DF8B" w14:textId="540AF634"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8" w:history="1">
        <w:r w:rsidR="007D441B" w:rsidRPr="004328D1">
          <w:rPr>
            <w:rStyle w:val="Hyperlink"/>
            <w:noProof/>
          </w:rPr>
          <w:t>Abbildung 38: Flussdiagramm für das Hinzufügen der Splitterwidgets</w:t>
        </w:r>
        <w:r w:rsidR="007D441B">
          <w:rPr>
            <w:noProof/>
            <w:webHidden/>
          </w:rPr>
          <w:tab/>
        </w:r>
        <w:r w:rsidR="007D441B">
          <w:rPr>
            <w:noProof/>
            <w:webHidden/>
          </w:rPr>
          <w:fldChar w:fldCharType="begin"/>
        </w:r>
        <w:r w:rsidR="007D441B">
          <w:rPr>
            <w:noProof/>
            <w:webHidden/>
          </w:rPr>
          <w:instrText xml:space="preserve"> PAGEREF _Toc96582538 \h </w:instrText>
        </w:r>
        <w:r w:rsidR="007D441B">
          <w:rPr>
            <w:noProof/>
            <w:webHidden/>
          </w:rPr>
        </w:r>
        <w:r w:rsidR="007D441B">
          <w:rPr>
            <w:noProof/>
            <w:webHidden/>
          </w:rPr>
          <w:fldChar w:fldCharType="separate"/>
        </w:r>
        <w:r w:rsidR="007D441B">
          <w:rPr>
            <w:noProof/>
            <w:webHidden/>
          </w:rPr>
          <w:t>79</w:t>
        </w:r>
        <w:r w:rsidR="007D441B">
          <w:rPr>
            <w:noProof/>
            <w:webHidden/>
          </w:rPr>
          <w:fldChar w:fldCharType="end"/>
        </w:r>
      </w:hyperlink>
    </w:p>
    <w:p w14:paraId="0A83B263" w14:textId="7F4FA576"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39" w:history="1">
        <w:r w:rsidR="007D441B" w:rsidRPr="004328D1">
          <w:rPr>
            <w:rStyle w:val="Hyperlink"/>
            <w:noProof/>
          </w:rPr>
          <w:t>Abbildung 39: Flussdiagramm für die Projektaktualisierung</w:t>
        </w:r>
        <w:r w:rsidR="007D441B">
          <w:rPr>
            <w:noProof/>
            <w:webHidden/>
          </w:rPr>
          <w:tab/>
        </w:r>
        <w:r w:rsidR="007D441B">
          <w:rPr>
            <w:noProof/>
            <w:webHidden/>
          </w:rPr>
          <w:fldChar w:fldCharType="begin"/>
        </w:r>
        <w:r w:rsidR="007D441B">
          <w:rPr>
            <w:noProof/>
            <w:webHidden/>
          </w:rPr>
          <w:instrText xml:space="preserve"> PAGEREF _Toc96582539 \h </w:instrText>
        </w:r>
        <w:r w:rsidR="007D441B">
          <w:rPr>
            <w:noProof/>
            <w:webHidden/>
          </w:rPr>
        </w:r>
        <w:r w:rsidR="007D441B">
          <w:rPr>
            <w:noProof/>
            <w:webHidden/>
          </w:rPr>
          <w:fldChar w:fldCharType="separate"/>
        </w:r>
        <w:r w:rsidR="007D441B">
          <w:rPr>
            <w:noProof/>
            <w:webHidden/>
          </w:rPr>
          <w:t>83</w:t>
        </w:r>
        <w:r w:rsidR="007D441B">
          <w:rPr>
            <w:noProof/>
            <w:webHidden/>
          </w:rPr>
          <w:fldChar w:fldCharType="end"/>
        </w:r>
      </w:hyperlink>
    </w:p>
    <w:p w14:paraId="795F401A" w14:textId="610872D9"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0" w:history="1">
        <w:r w:rsidR="007D441B" w:rsidRPr="004328D1">
          <w:rPr>
            <w:rStyle w:val="Hyperlink"/>
            <w:noProof/>
          </w:rPr>
          <w:t>Abbildung 40: Implementierung des Fensters für die Projektmodulerweiterung</w:t>
        </w:r>
        <w:r w:rsidR="007D441B">
          <w:rPr>
            <w:noProof/>
            <w:webHidden/>
          </w:rPr>
          <w:tab/>
        </w:r>
        <w:r w:rsidR="007D441B">
          <w:rPr>
            <w:noProof/>
            <w:webHidden/>
          </w:rPr>
          <w:fldChar w:fldCharType="begin"/>
        </w:r>
        <w:r w:rsidR="007D441B">
          <w:rPr>
            <w:noProof/>
            <w:webHidden/>
          </w:rPr>
          <w:instrText xml:space="preserve"> PAGEREF _Toc96582540 \h </w:instrText>
        </w:r>
        <w:r w:rsidR="007D441B">
          <w:rPr>
            <w:noProof/>
            <w:webHidden/>
          </w:rPr>
        </w:r>
        <w:r w:rsidR="007D441B">
          <w:rPr>
            <w:noProof/>
            <w:webHidden/>
          </w:rPr>
          <w:fldChar w:fldCharType="separate"/>
        </w:r>
        <w:r w:rsidR="007D441B">
          <w:rPr>
            <w:noProof/>
            <w:webHidden/>
          </w:rPr>
          <w:t>86</w:t>
        </w:r>
        <w:r w:rsidR="007D441B">
          <w:rPr>
            <w:noProof/>
            <w:webHidden/>
          </w:rPr>
          <w:fldChar w:fldCharType="end"/>
        </w:r>
      </w:hyperlink>
    </w:p>
    <w:p w14:paraId="562B11DE" w14:textId="0605F22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1" w:history="1">
        <w:r w:rsidR="007D441B" w:rsidRPr="004328D1">
          <w:rPr>
            <w:rStyle w:val="Hyperlink"/>
            <w:noProof/>
          </w:rPr>
          <w:t>Abbildung 41: Flussdiagramm für das Hinzufügen der lokalen Abhängigkeiten</w:t>
        </w:r>
        <w:r w:rsidR="007D441B">
          <w:rPr>
            <w:noProof/>
            <w:webHidden/>
          </w:rPr>
          <w:tab/>
        </w:r>
        <w:r w:rsidR="007D441B">
          <w:rPr>
            <w:noProof/>
            <w:webHidden/>
          </w:rPr>
          <w:fldChar w:fldCharType="begin"/>
        </w:r>
        <w:r w:rsidR="007D441B">
          <w:rPr>
            <w:noProof/>
            <w:webHidden/>
          </w:rPr>
          <w:instrText xml:space="preserve"> PAGEREF _Toc96582541 \h </w:instrText>
        </w:r>
        <w:r w:rsidR="007D441B">
          <w:rPr>
            <w:noProof/>
            <w:webHidden/>
          </w:rPr>
        </w:r>
        <w:r w:rsidR="007D441B">
          <w:rPr>
            <w:noProof/>
            <w:webHidden/>
          </w:rPr>
          <w:fldChar w:fldCharType="separate"/>
        </w:r>
        <w:r w:rsidR="007D441B">
          <w:rPr>
            <w:noProof/>
            <w:webHidden/>
          </w:rPr>
          <w:t>87</w:t>
        </w:r>
        <w:r w:rsidR="007D441B">
          <w:rPr>
            <w:noProof/>
            <w:webHidden/>
          </w:rPr>
          <w:fldChar w:fldCharType="end"/>
        </w:r>
      </w:hyperlink>
    </w:p>
    <w:p w14:paraId="4D594531" w14:textId="2BEC3CBA"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2" w:history="1">
        <w:r w:rsidR="007D441B" w:rsidRPr="004328D1">
          <w:rPr>
            <w:rStyle w:val="Hyperlink"/>
            <w:noProof/>
          </w:rPr>
          <w:t>Abbildung 42: Flussdiagramm für die Erstellung eines Projektmoduls</w:t>
        </w:r>
        <w:r w:rsidR="007D441B">
          <w:rPr>
            <w:noProof/>
            <w:webHidden/>
          </w:rPr>
          <w:tab/>
        </w:r>
        <w:r w:rsidR="007D441B">
          <w:rPr>
            <w:noProof/>
            <w:webHidden/>
          </w:rPr>
          <w:fldChar w:fldCharType="begin"/>
        </w:r>
        <w:r w:rsidR="007D441B">
          <w:rPr>
            <w:noProof/>
            <w:webHidden/>
          </w:rPr>
          <w:instrText xml:space="preserve"> PAGEREF _Toc96582542 \h </w:instrText>
        </w:r>
        <w:r w:rsidR="007D441B">
          <w:rPr>
            <w:noProof/>
            <w:webHidden/>
          </w:rPr>
        </w:r>
        <w:r w:rsidR="007D441B">
          <w:rPr>
            <w:noProof/>
            <w:webHidden/>
          </w:rPr>
          <w:fldChar w:fldCharType="separate"/>
        </w:r>
        <w:r w:rsidR="007D441B">
          <w:rPr>
            <w:noProof/>
            <w:webHidden/>
          </w:rPr>
          <w:t>89</w:t>
        </w:r>
        <w:r w:rsidR="007D441B">
          <w:rPr>
            <w:noProof/>
            <w:webHidden/>
          </w:rPr>
          <w:fldChar w:fldCharType="end"/>
        </w:r>
      </w:hyperlink>
    </w:p>
    <w:p w14:paraId="74C056F1" w14:textId="678163E2"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3" w:history="1">
        <w:r w:rsidR="007D441B" w:rsidRPr="004328D1">
          <w:rPr>
            <w:rStyle w:val="Hyperlink"/>
            <w:noProof/>
          </w:rPr>
          <w:t>Abbildung 43: Flussdiagramm für den Check der Projektmodulformularwerte</w:t>
        </w:r>
        <w:r w:rsidR="007D441B">
          <w:rPr>
            <w:noProof/>
            <w:webHidden/>
          </w:rPr>
          <w:tab/>
        </w:r>
        <w:r w:rsidR="007D441B">
          <w:rPr>
            <w:noProof/>
            <w:webHidden/>
          </w:rPr>
          <w:fldChar w:fldCharType="begin"/>
        </w:r>
        <w:r w:rsidR="007D441B">
          <w:rPr>
            <w:noProof/>
            <w:webHidden/>
          </w:rPr>
          <w:instrText xml:space="preserve"> PAGEREF _Toc96582543 \h </w:instrText>
        </w:r>
        <w:r w:rsidR="007D441B">
          <w:rPr>
            <w:noProof/>
            <w:webHidden/>
          </w:rPr>
        </w:r>
        <w:r w:rsidR="007D441B">
          <w:rPr>
            <w:noProof/>
            <w:webHidden/>
          </w:rPr>
          <w:fldChar w:fldCharType="separate"/>
        </w:r>
        <w:r w:rsidR="007D441B">
          <w:rPr>
            <w:noProof/>
            <w:webHidden/>
          </w:rPr>
          <w:t>90</w:t>
        </w:r>
        <w:r w:rsidR="007D441B">
          <w:rPr>
            <w:noProof/>
            <w:webHidden/>
          </w:rPr>
          <w:fldChar w:fldCharType="end"/>
        </w:r>
      </w:hyperlink>
    </w:p>
    <w:p w14:paraId="11D45C35" w14:textId="4D4A4225"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4" w:history="1">
        <w:r w:rsidR="007D441B" w:rsidRPr="004328D1">
          <w:rPr>
            <w:rStyle w:val="Hyperlink"/>
            <w:noProof/>
          </w:rPr>
          <w:t>Abbildung 44: Implementierung des Fensters für die Dienstprogrammausführung</w:t>
        </w:r>
        <w:r w:rsidR="007D441B">
          <w:rPr>
            <w:noProof/>
            <w:webHidden/>
          </w:rPr>
          <w:tab/>
        </w:r>
        <w:r w:rsidR="007D441B">
          <w:rPr>
            <w:noProof/>
            <w:webHidden/>
          </w:rPr>
          <w:fldChar w:fldCharType="begin"/>
        </w:r>
        <w:r w:rsidR="007D441B">
          <w:rPr>
            <w:noProof/>
            <w:webHidden/>
          </w:rPr>
          <w:instrText xml:space="preserve"> PAGEREF _Toc96582544 \h </w:instrText>
        </w:r>
        <w:r w:rsidR="007D441B">
          <w:rPr>
            <w:noProof/>
            <w:webHidden/>
          </w:rPr>
        </w:r>
        <w:r w:rsidR="007D441B">
          <w:rPr>
            <w:noProof/>
            <w:webHidden/>
          </w:rPr>
          <w:fldChar w:fldCharType="separate"/>
        </w:r>
        <w:r w:rsidR="007D441B">
          <w:rPr>
            <w:noProof/>
            <w:webHidden/>
          </w:rPr>
          <w:t>92</w:t>
        </w:r>
        <w:r w:rsidR="007D441B">
          <w:rPr>
            <w:noProof/>
            <w:webHidden/>
          </w:rPr>
          <w:fldChar w:fldCharType="end"/>
        </w:r>
      </w:hyperlink>
    </w:p>
    <w:p w14:paraId="1AE20C16" w14:textId="3AD64DD4"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5" w:history="1">
        <w:r w:rsidR="007D441B" w:rsidRPr="004328D1">
          <w:rPr>
            <w:rStyle w:val="Hyperlink"/>
            <w:noProof/>
          </w:rPr>
          <w:t>Abbildung 45: Flussdiagramm für die Auflistung der Dienstprogramme</w:t>
        </w:r>
        <w:r w:rsidR="007D441B">
          <w:rPr>
            <w:noProof/>
            <w:webHidden/>
          </w:rPr>
          <w:tab/>
        </w:r>
        <w:r w:rsidR="007D441B">
          <w:rPr>
            <w:noProof/>
            <w:webHidden/>
          </w:rPr>
          <w:fldChar w:fldCharType="begin"/>
        </w:r>
        <w:r w:rsidR="007D441B">
          <w:rPr>
            <w:noProof/>
            <w:webHidden/>
          </w:rPr>
          <w:instrText xml:space="preserve"> PAGEREF _Toc96582545 \h </w:instrText>
        </w:r>
        <w:r w:rsidR="007D441B">
          <w:rPr>
            <w:noProof/>
            <w:webHidden/>
          </w:rPr>
        </w:r>
        <w:r w:rsidR="007D441B">
          <w:rPr>
            <w:noProof/>
            <w:webHidden/>
          </w:rPr>
          <w:fldChar w:fldCharType="separate"/>
        </w:r>
        <w:r w:rsidR="007D441B">
          <w:rPr>
            <w:noProof/>
            <w:webHidden/>
          </w:rPr>
          <w:t>93</w:t>
        </w:r>
        <w:r w:rsidR="007D441B">
          <w:rPr>
            <w:noProof/>
            <w:webHidden/>
          </w:rPr>
          <w:fldChar w:fldCharType="end"/>
        </w:r>
      </w:hyperlink>
    </w:p>
    <w:p w14:paraId="6CF66F9F" w14:textId="14F66CC3"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6" w:history="1">
        <w:r w:rsidR="007D441B" w:rsidRPr="004328D1">
          <w:rPr>
            <w:rStyle w:val="Hyperlink"/>
            <w:noProof/>
          </w:rPr>
          <w:t>Abbildung 46: Flussdiagramm für die Ausführung des "--help"-Befehls</w:t>
        </w:r>
        <w:r w:rsidR="007D441B">
          <w:rPr>
            <w:noProof/>
            <w:webHidden/>
          </w:rPr>
          <w:tab/>
        </w:r>
        <w:r w:rsidR="007D441B">
          <w:rPr>
            <w:noProof/>
            <w:webHidden/>
          </w:rPr>
          <w:fldChar w:fldCharType="begin"/>
        </w:r>
        <w:r w:rsidR="007D441B">
          <w:rPr>
            <w:noProof/>
            <w:webHidden/>
          </w:rPr>
          <w:instrText xml:space="preserve"> PAGEREF _Toc96582546 \h </w:instrText>
        </w:r>
        <w:r w:rsidR="007D441B">
          <w:rPr>
            <w:noProof/>
            <w:webHidden/>
          </w:rPr>
        </w:r>
        <w:r w:rsidR="007D441B">
          <w:rPr>
            <w:noProof/>
            <w:webHidden/>
          </w:rPr>
          <w:fldChar w:fldCharType="separate"/>
        </w:r>
        <w:r w:rsidR="007D441B">
          <w:rPr>
            <w:noProof/>
            <w:webHidden/>
          </w:rPr>
          <w:t>94</w:t>
        </w:r>
        <w:r w:rsidR="007D441B">
          <w:rPr>
            <w:noProof/>
            <w:webHidden/>
          </w:rPr>
          <w:fldChar w:fldCharType="end"/>
        </w:r>
      </w:hyperlink>
    </w:p>
    <w:p w14:paraId="4525197A" w14:textId="28A3DC89" w:rsidR="007D441B" w:rsidRDefault="003F00BB">
      <w:pPr>
        <w:pStyle w:val="Abbildungsverzeichnis"/>
        <w:tabs>
          <w:tab w:val="right" w:leader="dot" w:pos="9062"/>
        </w:tabs>
        <w:rPr>
          <w:rFonts w:asciiTheme="minorHAnsi" w:eastAsiaTheme="minorEastAsia" w:hAnsiTheme="minorHAnsi"/>
          <w:noProof/>
          <w:sz w:val="22"/>
          <w:lang w:eastAsia="de-DE"/>
        </w:rPr>
      </w:pPr>
      <w:hyperlink w:anchor="_Toc96582547" w:history="1">
        <w:r w:rsidR="007D441B" w:rsidRPr="004328D1">
          <w:rPr>
            <w:rStyle w:val="Hyperlink"/>
            <w:noProof/>
          </w:rPr>
          <w:t>Abbildung 47: Flussdiagramm für die Ausführung der benutzerdefinierten Befehle</w:t>
        </w:r>
        <w:r w:rsidR="007D441B">
          <w:rPr>
            <w:noProof/>
            <w:webHidden/>
          </w:rPr>
          <w:tab/>
        </w:r>
        <w:r w:rsidR="007D441B">
          <w:rPr>
            <w:noProof/>
            <w:webHidden/>
          </w:rPr>
          <w:fldChar w:fldCharType="begin"/>
        </w:r>
        <w:r w:rsidR="007D441B">
          <w:rPr>
            <w:noProof/>
            <w:webHidden/>
          </w:rPr>
          <w:instrText xml:space="preserve"> PAGEREF _Toc96582547 \h </w:instrText>
        </w:r>
        <w:r w:rsidR="007D441B">
          <w:rPr>
            <w:noProof/>
            <w:webHidden/>
          </w:rPr>
        </w:r>
        <w:r w:rsidR="007D441B">
          <w:rPr>
            <w:noProof/>
            <w:webHidden/>
          </w:rPr>
          <w:fldChar w:fldCharType="separate"/>
        </w:r>
        <w:r w:rsidR="007D441B">
          <w:rPr>
            <w:noProof/>
            <w:webHidden/>
          </w:rPr>
          <w:t>95</w:t>
        </w:r>
        <w:r w:rsidR="007D441B">
          <w:rPr>
            <w:noProof/>
            <w:webHidden/>
          </w:rPr>
          <w:fldChar w:fldCharType="end"/>
        </w:r>
      </w:hyperlink>
    </w:p>
    <w:p w14:paraId="5387510B" w14:textId="77777777"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6" w:name="_Toc96582462"/>
      <w:r>
        <w:lastRenderedPageBreak/>
        <w:t>Abkürzungsverzeichnis</w:t>
      </w:r>
      <w:bookmarkEnd w:id="6"/>
    </w:p>
    <w:p w14:paraId="2597A9FC" w14:textId="77777777" w:rsidR="009F06E5" w:rsidRPr="009F06E5" w:rsidRDefault="00BB176E" w:rsidP="009F06E5">
      <w:pPr>
        <w:rPr>
          <w:noProof/>
        </w:rPr>
        <w:sectPr w:rsidR="009F06E5" w:rsidRPr="009F06E5" w:rsidSect="00DC4BF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titlePg/>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59E710CB" w14:textId="699E9E1B" w:rsidR="001E7F2B" w:rsidRDefault="00BB176E" w:rsidP="009F68E2">
      <w:pPr>
        <w:pStyle w:val="berschrift1"/>
        <w:numPr>
          <w:ilvl w:val="0"/>
          <w:numId w:val="34"/>
        </w:numPr>
      </w:pPr>
      <w:r>
        <w:lastRenderedPageBreak/>
        <w:fldChar w:fldCharType="end"/>
      </w:r>
      <w:bookmarkStart w:id="7" w:name="_Toc96582463"/>
      <w:r w:rsidR="001E7F2B">
        <w:t>Einleitung</w:t>
      </w:r>
      <w:bookmarkEnd w:id="7"/>
    </w:p>
    <w:p w14:paraId="76453313" w14:textId="519DC8B8" w:rsidR="00E07AC2" w:rsidRDefault="00AA5859" w:rsidP="00AA5859">
      <w:r w:rsidRPr="00AA5859">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rsidR="00DC4BFF">
        <w:t xml:space="preserve">einer eigenen Struktur </w:t>
      </w:r>
      <w:r w:rsidRPr="00AA5859">
        <w:t>und zugehörigen Werkzeugen erstellt.</w:t>
      </w:r>
      <w:r w:rsidR="00E07AC2">
        <w:t xml:space="preserve"> D</w:t>
      </w:r>
      <w:r w:rsidR="00DC4BFF">
        <w:t>ie</w:t>
      </w:r>
      <w:r w:rsidR="00E07AC2">
        <w:t xml:space="preserve"> </w:t>
      </w:r>
      <w:r w:rsidR="00DC4BFF">
        <w:t xml:space="preserve">Struktur </w:t>
      </w:r>
      <w:r w:rsidR="00E07AC2">
        <w:t xml:space="preserve">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2277C8B1"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w:t>
      </w:r>
      <w:r w:rsidR="00DC4BFF">
        <w:t>t</w:t>
      </w:r>
      <w:r w:rsidR="00024353">
        <w:t xml:space="preserve"> keines dieser Werkzeuge einen Funktionsumfang an, mit dem die Projekterstellung vollständig automatisiert werden kann. Einzelne Konfigurationen müssen trotz der Werkzeuge manuell durchgeführt werden.</w:t>
      </w:r>
    </w:p>
    <w:p w14:paraId="01CFE3D8" w14:textId="5149E2F3"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w:t>
      </w:r>
      <w:r w:rsidR="00DC4BFF">
        <w:t>ie</w:t>
      </w:r>
      <w:r w:rsidR="0067005D" w:rsidRPr="00AA5859">
        <w:t xml:space="preserve"> </w:t>
      </w:r>
      <w:r w:rsidR="00DC4BFF">
        <w:t>Struktur</w:t>
      </w:r>
      <w:r w:rsidR="0067005D" w:rsidRPr="00AA5859">
        <w:t xml:space="preserve"> oder die Tools dieser Projekte im Laufe der Zeit </w:t>
      </w:r>
      <w:r w:rsidR="00DC4BFF">
        <w:t xml:space="preserve">und </w:t>
      </w:r>
      <w:r w:rsidR="0067005D" w:rsidRPr="00AA5859">
        <w:t>mit zunehmendem Entwicklungswissen ändern</w:t>
      </w:r>
      <w:r w:rsidR="00DC4BFF">
        <w:t xml:space="preserve"> </w:t>
      </w:r>
      <w:r w:rsidR="0067005D" w:rsidRPr="00AA5859">
        <w:t>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Es existieren keine Werkzeug</w:t>
      </w:r>
      <w:r w:rsidR="00DC4BFF">
        <w:t>e</w:t>
      </w:r>
      <w:r w:rsidR="000F6D1E">
        <w:t xml:space="preserve">, die diese Aktualisierung automatisieren bzw. erleichtern würden, weshalb die Aktualisierung der Projekte bisher manuell durchgeführt werden muss. Diese </w:t>
      </w:r>
      <w:r w:rsidR="000F6D1E">
        <w:lastRenderedPageBreak/>
        <w:t xml:space="preserve">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685B000C"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8" w:name="_Toc96582464"/>
      <w:r>
        <w:lastRenderedPageBreak/>
        <w:t>Grundlagen</w:t>
      </w:r>
      <w:bookmarkEnd w:id="8"/>
    </w:p>
    <w:p w14:paraId="156CDFBE" w14:textId="3B1A495A" w:rsidR="00DF2D45" w:rsidRPr="0033182C" w:rsidRDefault="0033182C" w:rsidP="00DF2D45">
      <w:pPr>
        <w:rPr>
          <w:sz w:val="21"/>
          <w:szCs w:val="21"/>
        </w:rPr>
      </w:pPr>
      <w:r w:rsidRPr="0033182C">
        <w:t>In diesem Kapitel wird kurz erläutert, was ein Projekt im Kontext der Softwareentwicklung bedeutet, was DevOps ist</w:t>
      </w:r>
      <w:r w:rsidR="00645D00">
        <w:t xml:space="preserve">, </w:t>
      </w:r>
      <w:r w:rsidRPr="0033182C">
        <w:t>wie es im Rahmen eines Softwareprojekts funktioniert und schließlich, wie DevOps auf konzeptioneller Ebene durchgeführt wird.</w:t>
      </w:r>
    </w:p>
    <w:p w14:paraId="1FD7FA5D" w14:textId="6213C3AB" w:rsidR="006238DF" w:rsidRDefault="006238DF" w:rsidP="006238DF">
      <w:pPr>
        <w:pStyle w:val="berschrift2"/>
        <w:numPr>
          <w:ilvl w:val="1"/>
          <w:numId w:val="1"/>
        </w:numPr>
      </w:pPr>
      <w:bookmarkStart w:id="9" w:name="_Toc96582465"/>
      <w:r>
        <w:t>Softwareprojekte</w:t>
      </w:r>
      <w:bookmarkEnd w:id="9"/>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10" w:name="_Toc96582466"/>
      <w:r w:rsidRPr="00EE32A8">
        <w:t>Die Bedeutung von DevOps</w:t>
      </w:r>
      <w:bookmarkEnd w:id="10"/>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69692440"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xml:space="preserve">. In </w:t>
      </w:r>
      <w:r w:rsidR="00DC4BFF">
        <w:t xml:space="preserve">der </w:t>
      </w:r>
      <w:r w:rsidR="00190132">
        <w:t>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3C056310"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 xml:space="preserve">in eine, für den Computer verständliche, Sprache übersetzt („Code-Kompilierung“). </w:t>
      </w:r>
      <w:r w:rsidR="00DC4BFF">
        <w:t>A</w:t>
      </w:r>
      <w:r w:rsidR="007E5C01">
        <w:t xml:space="preserve">nschließend </w:t>
      </w:r>
      <w:r w:rsidR="00DC4BFF">
        <w:t xml:space="preserve">wird </w:t>
      </w:r>
      <w:r w:rsidR="007D441B">
        <w:t>der kompilierte Code</w:t>
      </w:r>
      <w:r w:rsidR="007E5C01">
        <w:t xml:space="preserv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w:t>
      </w:r>
      <w:r w:rsidR="00DC4BFF">
        <w:t>,</w:t>
      </w:r>
      <w:r w:rsidR="00235AC0">
        <w:t xml:space="preserve">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5071241F"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Unterand</w:t>
      </w:r>
      <w:r w:rsidR="00DC4BFF">
        <w:t>e</w:t>
      </w:r>
      <w:r w:rsidR="00B90E45">
        <w:t xml:space="preserve">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1" w:name="_Toc96582467"/>
      <w:r>
        <w:t>Zusammenfassung</w:t>
      </w:r>
      <w:bookmarkEnd w:id="11"/>
    </w:p>
    <w:p w14:paraId="06240858" w14:textId="1AB6E97D" w:rsidR="00095B79" w:rsidRDefault="00095B79" w:rsidP="00AD46A3">
      <w:r>
        <w:t xml:space="preserve">In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bzw-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7CAC24D2" w:rsidR="00A364CE" w:rsidRDefault="008C3695" w:rsidP="00310F21">
      <w:r>
        <w:t>DevOp</w:t>
      </w:r>
      <w:r w:rsidR="00A364CE">
        <w:t>s umfasst eine Reihe von Technologien, Prozesse</w:t>
      </w:r>
      <w:r w:rsidR="00DC4BFF">
        <w:t>n</w:t>
      </w:r>
      <w:r w:rsidR="00A364CE">
        <w:t xml:space="preserve"> und Werkzeuge, mit denen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DevOps-Ansatz einen CI/CD-Prozess, bei dem eine Reihe von Tools, nacheinander in einer Toolchain eingesetzt werden. Dieser ist im Wesentlichen ein Arbeitsablauf, mit dem der Prozess der Softwarebereitstellung automatisiert wird. Es ist wichtig zu verstehen was ein CI/CD-Prozess ist und welche Schritte dabei in der Regel automatisiert werden, da der Projekt-Konfigurator </w:t>
      </w:r>
      <w:r w:rsidR="00A364CE">
        <w:lastRenderedPageBreak/>
        <w:t xml:space="preserve">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2" w:name="_Toc96582468"/>
      <w:r>
        <w:lastRenderedPageBreak/>
        <w:t>Stand der Technik</w:t>
      </w:r>
      <w:bookmarkEnd w:id="12"/>
    </w:p>
    <w:p w14:paraId="78BC05A5" w14:textId="60E5EF48"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w:t>
      </w:r>
      <w:r w:rsidR="00DC4BFF">
        <w:t xml:space="preserve"> 1</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3" w:name="_Toc96582469"/>
      <w:r>
        <w:t>Versions</w:t>
      </w:r>
      <w:r w:rsidR="005267BD">
        <w:t>verwaltung</w:t>
      </w:r>
      <w:bookmarkEnd w:id="13"/>
    </w:p>
    <w:p w14:paraId="654816BD" w14:textId="691D19C8" w:rsidR="00B85184" w:rsidRDefault="00B85184" w:rsidP="00B85184">
      <w:r>
        <w:t>Eine Versionsverwaltung, auch bekannt als Versionskontrolle, ist ein</w:t>
      </w:r>
      <w:r w:rsidR="00DC4BFF">
        <w:t>e</w:t>
      </w:r>
      <w:r>
        <w:t xml:space="preserve"> spezielle Software, mit der Änderungen </w:t>
      </w:r>
      <w:r w:rsidR="00DC4BFF">
        <w:t>am</w:t>
      </w:r>
      <w:r>
        <w:t xml:space="preserve"> Softwarecode verfolgt und verwaltet werden kann. Die Versionsverwaltungssoftware verfolgt dabei jede Änderung a</w:t>
      </w:r>
      <w:r w:rsidR="00DC4BFF">
        <w:t>m</w:t>
      </w:r>
      <w:r>
        <w:t xml:space="preserve"> Code und speichert diese in einer Datenbank. </w:t>
      </w:r>
      <w:r w:rsidRPr="00B85184">
        <w:t xml:space="preserve">Wenn ein Entwickler einen Fehler macht, kann er zurücktreten und </w:t>
      </w:r>
      <w:r w:rsidR="00DC4BFF">
        <w:t xml:space="preserve">mit </w:t>
      </w:r>
      <w:r w:rsidRPr="00B85184">
        <w:t>frühere</w:t>
      </w:r>
      <w:r w:rsidR="00DC4BFF">
        <w:t>n</w:t>
      </w:r>
      <w:r w:rsidRPr="00B85184">
        <w:t xml:space="preserv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End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Git“,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End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Git zu erstellen, muss die Projekt-Schablone als erstes aus einem online Repository in ein neues lokales Verzeichnis geklont werden. Das bedeutet, dass durch den entsprechenden Git-Befehl, eine Kopie des Repositorys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Git</w:t>
      </w:r>
      <w:r w:rsidR="009F06E5">
        <w:t xml:space="preserve"> durch Merge-Konflikte gelöst werden, was zeitaufwändig und fehleranfällig ist.</w:t>
      </w:r>
    </w:p>
    <w:p w14:paraId="6340A264" w14:textId="0413349C" w:rsidR="00EE32A8" w:rsidRDefault="00D33FA9" w:rsidP="00196E2A">
      <w:pPr>
        <w:pStyle w:val="berschrift2"/>
        <w:numPr>
          <w:ilvl w:val="1"/>
          <w:numId w:val="1"/>
        </w:numPr>
      </w:pPr>
      <w:bookmarkStart w:id="14" w:name="_Toc96582470"/>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4"/>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 xml:space="preserve">integrierte Entwicklungsumgebungen (engl.: „integrated </w:t>
      </w:r>
      <w:r w:rsidR="006A14A2">
        <w:lastRenderedPageBreak/>
        <w:t>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5" w:name="_Toc96582471"/>
      <w:r>
        <w:t>Eclipse</w:t>
      </w:r>
      <w:r w:rsidR="0046181D">
        <w:t xml:space="preserve"> IDE für </w:t>
      </w:r>
      <w:r w:rsidR="004022FD" w:rsidRPr="004022FD">
        <w:t>C/C++</w:t>
      </w:r>
      <w:bookmarkEnd w:id="15"/>
    </w:p>
    <w:p w14:paraId="352AEBDC" w14:textId="69B56988"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r>
        <w:lastRenderedPageBreak/>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6" w:name="_Toc96582501"/>
      <w:r>
        <w:t xml:space="preserve">Abbildung </w:t>
      </w:r>
      <w:fldSimple w:instr=" SEQ Abbildung \* ARABIC ">
        <w:r>
          <w:rPr>
            <w:noProof/>
          </w:rPr>
          <w:t>1</w:t>
        </w:r>
      </w:fldSimple>
      <w:r>
        <w:t>: "New Project"-Dialog in Eclipse</w:t>
      </w:r>
      <w:bookmarkEnd w:id="16"/>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7" w:name="_Toc96582502"/>
      <w:r>
        <w:t xml:space="preserve">Abbildung </w:t>
      </w:r>
      <w:fldSimple w:instr=" SEQ Abbildung \* ARABIC ">
        <w:r>
          <w:rPr>
            <w:noProof/>
          </w:rPr>
          <w:t>2</w:t>
        </w:r>
      </w:fldSimple>
      <w:r>
        <w:t>: C++ Wizard in Eclipse</w:t>
      </w:r>
      <w:bookmarkEnd w:id="17"/>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7E928864" w:rsidR="00AC1C17" w:rsidRDefault="00A82F32" w:rsidP="00ED4273">
      <w:r>
        <w:lastRenderedPageBreak/>
        <w:t>Dabei ist zusehen, dass</w:t>
      </w:r>
      <w:r w:rsidR="002341FF">
        <w:t xml:space="preserve"> neue Projekte in Eclipse</w:t>
      </w:r>
      <w:r w:rsidR="00AC1065">
        <w:t xml:space="preserve"> </w:t>
      </w:r>
      <w:r w:rsidR="002341FF">
        <w:t>nicht als leere Ordner, sondern mit einer gewissen Verzeichnisstruktur erstellt</w:t>
      </w:r>
      <w:r w:rsidR="00DC4BFF">
        <w:t xml:space="preserve"> werden</w:t>
      </w:r>
      <w:r w:rsidR="002341FF">
        <w:t xml:space="preserve">.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8" w:name="_Toc96582503"/>
      <w:r>
        <w:t xml:space="preserve">Abbildung </w:t>
      </w:r>
      <w:fldSimple w:instr=" SEQ Abbildung \* ARABIC ">
        <w:r>
          <w:rPr>
            <w:noProof/>
          </w:rPr>
          <w:t>3</w:t>
        </w:r>
      </w:fldSimple>
      <w:r>
        <w:t>: "Import"-Dialog Seite 1 in Eclipse</w:t>
      </w:r>
      <w:bookmarkEnd w:id="18"/>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9" w:name="_Toc96582504"/>
      <w:r>
        <w:t xml:space="preserve">Abbildung </w:t>
      </w:r>
      <w:fldSimple w:instr=" SEQ Abbildung \* ARABIC ">
        <w:r>
          <w:rPr>
            <w:noProof/>
          </w:rPr>
          <w:t>4</w:t>
        </w:r>
      </w:fldSimple>
      <w:r>
        <w:t>: "Import"-Dialog Seite 2 in Eclipse</w:t>
      </w:r>
      <w:bookmarkEnd w:id="19"/>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0" w:name="_Toc96582472"/>
      <w:r>
        <w:t>CLion IDE</w:t>
      </w:r>
      <w:bookmarkEnd w:id="20"/>
    </w:p>
    <w:p w14:paraId="4C1703FD" w14:textId="2E693664"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Im Falle eines CMake-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1" w:name="_Toc96582505"/>
      <w:r>
        <w:t xml:space="preserve">Abbildung </w:t>
      </w:r>
      <w:fldSimple w:instr=" SEQ Abbildung \* ARABIC ">
        <w:r w:rsidR="00A82F32">
          <w:rPr>
            <w:noProof/>
          </w:rPr>
          <w:t>5</w:t>
        </w:r>
      </w:fldSimple>
      <w:r>
        <w:t>: "Pfad auswählen"-Dialog in CLion</w:t>
      </w:r>
      <w:bookmarkEnd w:id="21"/>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2" w:name="_Toc96582506"/>
      <w:r>
        <w:t xml:space="preserve">Abbildung </w:t>
      </w:r>
      <w:fldSimple w:instr=" SEQ Abbildung \* ARABIC ">
        <w:r w:rsidR="00A82F32">
          <w:rPr>
            <w:noProof/>
          </w:rPr>
          <w:t>6</w:t>
        </w:r>
      </w:fldSimple>
      <w:r>
        <w:t>: "Trust Project"-Dialogin CLion</w:t>
      </w:r>
      <w:bookmarkEnd w:id="22"/>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3" w:name="_Toc96582507"/>
      <w:r>
        <w:t xml:space="preserve">Abbildung </w:t>
      </w:r>
      <w:fldSimple w:instr=" SEQ Abbildung \* ARABIC ">
        <w:r w:rsidR="00A82F32">
          <w:rPr>
            <w:noProof/>
          </w:rPr>
          <w:t>7</w:t>
        </w:r>
      </w:fldSimple>
      <w:r>
        <w:t>: "Open Project"-Dialog in CLion</w:t>
      </w:r>
      <w:bookmarkEnd w:id="23"/>
    </w:p>
    <w:p w14:paraId="40CC9091" w14:textId="34C6E518"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4" w:name="_Toc96582508"/>
      <w:r>
        <w:t xml:space="preserve">Abbildung </w:t>
      </w:r>
      <w:fldSimple w:instr=" SEQ Abbildung \* ARABIC ">
        <w:r w:rsidR="00A82F32">
          <w:rPr>
            <w:noProof/>
          </w:rPr>
          <w:t>8</w:t>
        </w:r>
      </w:fldSimple>
      <w:r>
        <w:t>: "Open as Project"-Dialog in CLion</w:t>
      </w:r>
      <w:bookmarkEnd w:id="24"/>
    </w:p>
    <w:p w14:paraId="68B63517" w14:textId="50C5FFF9" w:rsidR="005B4692" w:rsidRDefault="000A7687" w:rsidP="005B4692">
      <w:r>
        <w:t>Nach der Bestätigung dieses Dialogs folgen die gleichen zwei Dialoge wie bei dem Öffnen des CMake-Projektes</w:t>
      </w:r>
      <w:r w:rsidR="00DC4BFF">
        <w:t xml:space="preserve">, gekennzeichnet durch die Abbildungen 6 und 7, </w:t>
      </w:r>
      <w:r>
        <w:t>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3634912F" w:rsidR="00486378" w:rsidRDefault="00486378" w:rsidP="005B4692">
      <w:r>
        <w:t xml:space="preserve">Wie i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5" w:name="_Toc96582509"/>
      <w:r>
        <w:t xml:space="preserve">Abbildung </w:t>
      </w:r>
      <w:fldSimple w:instr=" SEQ Abbildung \* ARABIC ">
        <w:r w:rsidR="00A82F32">
          <w:rPr>
            <w:noProof/>
          </w:rPr>
          <w:t>9</w:t>
        </w:r>
      </w:fldSimple>
      <w:r>
        <w:t>: "New Project"-Dialog für Executable Projekte in CLion</w:t>
      </w:r>
      <w:bookmarkEnd w:id="25"/>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32B56D72" w:rsidR="000428D5" w:rsidRDefault="000428D5" w:rsidP="00C77B13">
      <w:r>
        <w:t xml:space="preserve">Als nächstes muss der </w:t>
      </w:r>
      <w:bookmarkStart w:id="26" w:name="_Hlk90643260"/>
      <w:r>
        <w:t>Sprachstandard</w:t>
      </w:r>
      <w:r w:rsidR="000B472E">
        <w:t xml:space="preserve"> </w:t>
      </w:r>
      <w:bookmarkEnd w:id="26"/>
      <w:r w:rsidR="000B472E">
        <w:t>(eng.: „Language standard“)</w:t>
      </w:r>
      <w:r>
        <w:t xml:space="preserve"> des Projektes ausgewählt werden. </w:t>
      </w:r>
      <w:r w:rsidR="00CB27B9">
        <w:t>Mit der „Language standard“ D</w:t>
      </w:r>
      <w:r w:rsidR="00DC4BFF">
        <w:t>r</w:t>
      </w:r>
      <w:r w:rsidR="00CB27B9">
        <w:t>op</w:t>
      </w:r>
      <w:r w:rsidR="00487449">
        <w:t>D</w:t>
      </w:r>
      <w:r w:rsidR="00CB27B9">
        <w:t>own-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Executable-Projekte existiert diese Auswahl nicht). Mit der </w:t>
      </w:r>
      <w:r>
        <w:lastRenderedPageBreak/>
        <w:t>Drop</w:t>
      </w:r>
      <w:r w:rsidR="00487449">
        <w:t>D</w:t>
      </w:r>
      <w:r>
        <w:t>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7" w:name="_Toc96582510"/>
      <w:r>
        <w:t xml:space="preserve">Abbildung </w:t>
      </w:r>
      <w:fldSimple w:instr=" SEQ Abbildung \* ARABIC ">
        <w:r w:rsidR="00A82F32">
          <w:rPr>
            <w:noProof/>
          </w:rPr>
          <w:t>10</w:t>
        </w:r>
      </w:fldSimple>
      <w:r>
        <w:t>: "New Project"-Dialog für Library Projekte in CLion</w:t>
      </w:r>
      <w:bookmarkEnd w:id="27"/>
    </w:p>
    <w:p w14:paraId="358735C4" w14:textId="09267C4D" w:rsidR="00487449" w:rsidRPr="00487449" w:rsidRDefault="00B77166" w:rsidP="000B472E">
      <w:r>
        <w:t xml:space="preserve">Nachdem alle Konfigurationen durchgeführt wurden, muss die Create-Taste gedrückt werden, um ein neues </w:t>
      </w:r>
      <w:r w:rsidR="004032A0">
        <w:t xml:space="preserve">CMake-Projekt zu erstellen. </w:t>
      </w:r>
      <w:r w:rsidR="00016969">
        <w:t>Dieses Projekt wird standardmäßig auf Basis eines inter</w:t>
      </w:r>
      <w:r w:rsidR="00487449">
        <w:t>n gespeicherten</w:t>
      </w:r>
      <w:r w:rsidR="00016969">
        <w:t xml:space="preserve">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8" w:name="_Toc96582511"/>
      <w:r>
        <w:t xml:space="preserve">Abbildung </w:t>
      </w:r>
      <w:fldSimple w:instr=" SEQ Abbildung \* ARABIC ">
        <w:r w:rsidR="00A82F32">
          <w:rPr>
            <w:noProof/>
          </w:rPr>
          <w:t>11</w:t>
        </w:r>
      </w:fldSimple>
      <w:r>
        <w:t>: "Save File as Template"-Dialog in CLion</w:t>
      </w:r>
      <w:bookmarkEnd w:id="28"/>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r w:rsidRPr="00122D85">
        <w:rPr>
          <w:b/>
          <w:bCs/>
        </w:rPr>
        <w:t>Strg+Alt+S</w:t>
      </w:r>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9" w:name="_Toc96582512"/>
      <w:r>
        <w:t xml:space="preserve">Abbildung </w:t>
      </w:r>
      <w:fldSimple w:instr=" SEQ Abbildung \* ARABIC ">
        <w:r w:rsidR="00A82F32">
          <w:rPr>
            <w:noProof/>
          </w:rPr>
          <w:t>12</w:t>
        </w:r>
      </w:fldSimple>
      <w:r>
        <w:t>: Liste aller Dateivorlagen in CLion</w:t>
      </w:r>
      <w:bookmarkEnd w:id="29"/>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30" w:name="_Toc96582513"/>
      <w:r>
        <w:t xml:space="preserve">Abbildung </w:t>
      </w:r>
      <w:fldSimple w:instr=" SEQ Abbildung \* ARABIC ">
        <w:r w:rsidR="00A82F32">
          <w:rPr>
            <w:noProof/>
          </w:rPr>
          <w:t>13</w:t>
        </w:r>
      </w:fldSimple>
      <w:r>
        <w:t>: Kopie einer Dateivorlage in CLion</w:t>
      </w:r>
      <w:bookmarkEnd w:id="30"/>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Eclipse, </w:t>
      </w:r>
      <w:r w:rsidR="00504C71">
        <w:t xml:space="preserve">bietet CLion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1" w:name="_Toc96582473"/>
      <w:r>
        <w:t>Visual Studio Code</w:t>
      </w:r>
      <w:bookmarkEnd w:id="31"/>
    </w:p>
    <w:p w14:paraId="77E4C982" w14:textId="21919608" w:rsidR="002B54E6" w:rsidRDefault="002B54E6" w:rsidP="002B54E6">
      <w:r>
        <w:t>Visual Studio Code (abgekürzt VSCode) ist ein kostenloser und open source (</w:t>
      </w:r>
      <w:hyperlink r:id="rId29"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VSCod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2" w:name="_Toc96582514"/>
      <w:r>
        <w:t xml:space="preserve">Abbildung </w:t>
      </w:r>
      <w:fldSimple w:instr=" SEQ Abbildung \* ARABIC ">
        <w:r w:rsidR="00A82F32">
          <w:rPr>
            <w:noProof/>
          </w:rPr>
          <w:t>14</w:t>
        </w:r>
      </w:fldSimple>
      <w:r>
        <w:t>: Explorer in VSCode</w:t>
      </w:r>
      <w:bookmarkEnd w:id="32"/>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3" w:name="_Hlk89271753"/>
      <w:r>
        <w:t xml:space="preserve">„Project Templates“ </w:t>
      </w:r>
      <w:bookmarkEnd w:id="33"/>
      <w:r>
        <w:t>von cantonios (</w:t>
      </w:r>
      <w:hyperlink r:id="rId31"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4" w:name="_Toc96582515"/>
      <w:r>
        <w:t xml:space="preserve">Abbildung </w:t>
      </w:r>
      <w:fldSimple w:instr=" SEQ Abbildung \* ARABIC ">
        <w:r w:rsidR="00A82F32">
          <w:rPr>
            <w:noProof/>
          </w:rPr>
          <w:t>15</w:t>
        </w:r>
      </w:fldSimple>
      <w:r>
        <w:t>: Projekt als Template speichern in VSCode</w:t>
      </w:r>
      <w:bookmarkEnd w:id="34"/>
    </w:p>
    <w:p w14:paraId="36BD404F" w14:textId="77777777" w:rsidR="00C66532" w:rsidRDefault="002B54E6" w:rsidP="002B54E6">
      <w:r>
        <w:t>Nachdem dieser Menüpunkt ausgewählt wurde, öffnet sich die Befehlspalette von VSCode,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5" w:name="_Toc96582516"/>
      <w:r>
        <w:t xml:space="preserve">Abbildung </w:t>
      </w:r>
      <w:fldSimple w:instr=" SEQ Abbildung \* ARABIC ">
        <w:r w:rsidR="00A82F32">
          <w:rPr>
            <w:noProof/>
          </w:rPr>
          <w:t>16</w:t>
        </w:r>
      </w:fldSimple>
      <w:r>
        <w:t>: Standard</w:t>
      </w:r>
      <w:r w:rsidR="009F06E5">
        <w:t>s</w:t>
      </w:r>
      <w:r>
        <w:t>peicherorte der Projekte der VSCode Extension</w:t>
      </w:r>
      <w:bookmarkEnd w:id="35"/>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6" w:name="_Toc96582517"/>
      <w:r>
        <w:t xml:space="preserve">Abbildung </w:t>
      </w:r>
      <w:fldSimple w:instr=" SEQ Abbildung \* ARABIC ">
        <w:r w:rsidR="00A82F32">
          <w:rPr>
            <w:noProof/>
          </w:rPr>
          <w:t>17</w:t>
        </w:r>
      </w:fldSimple>
      <w:r>
        <w:t>: Änderung des Speicherortes für die Projekte der VSCode Extension</w:t>
      </w:r>
      <w:bookmarkEnd w:id="36"/>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7" w:name="_Toc96582518"/>
      <w:r>
        <w:t xml:space="preserve">Abbildung </w:t>
      </w:r>
      <w:fldSimple w:instr=" SEQ Abbildung \* ARABIC ">
        <w:r w:rsidR="00A82F32">
          <w:rPr>
            <w:noProof/>
          </w:rPr>
          <w:t>18</w:t>
        </w:r>
      </w:fldSimple>
      <w:r>
        <w:t>: Projekt von einem Template erstellen in VSCode</w:t>
      </w:r>
      <w:bookmarkEnd w:id="37"/>
    </w:p>
    <w:p w14:paraId="5985D6D8" w14:textId="77777777" w:rsidR="00C66532" w:rsidRDefault="002B54E6" w:rsidP="002B54E6">
      <w:r>
        <w:t>Mit der Auswahl des Menüpunktes öffnet sich die Befehlspalette in VSCod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8" w:name="_Toc96582519"/>
      <w:r>
        <w:t xml:space="preserve">Abbildung </w:t>
      </w:r>
      <w:fldSimple w:instr=" SEQ Abbildung \* ARABIC ">
        <w:r w:rsidR="00A82F32">
          <w:rPr>
            <w:noProof/>
          </w:rPr>
          <w:t>19</w:t>
        </w:r>
      </w:fldSimple>
      <w:r>
        <w:t xml:space="preserve">: </w:t>
      </w:r>
      <w:r w:rsidR="00050129">
        <w:t xml:space="preserve">Art der Integration für </w:t>
      </w:r>
      <w:r>
        <w:t xml:space="preserve">Platzhalter </w:t>
      </w:r>
      <w:r w:rsidR="00050129">
        <w:t>der</w:t>
      </w:r>
      <w:r>
        <w:t xml:space="preserve"> VSCode Extension</w:t>
      </w:r>
      <w:bookmarkEnd w:id="38"/>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9" w:name="_Toc96582474"/>
      <w:r>
        <w:t>Zusammenfassung</w:t>
      </w:r>
      <w:bookmarkEnd w:id="39"/>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Eclipse muss zuerst ein neuer Projekt-Wizard programmiert werden, um ein Projekt aus einer neuen Projekt-Schablone erstellen zu können. </w:t>
      </w:r>
      <w:r w:rsidR="00853FDA">
        <w:t>Dazu wird zu einem Vorwissen in der Programmierung und zum anderen Vorwissen über die Architektur von Eclipse benötigt.</w:t>
      </w:r>
    </w:p>
    <w:p w14:paraId="0DEE470F" w14:textId="77777777" w:rsidR="001C7948" w:rsidRDefault="002D4862" w:rsidP="001C7948">
      <w:r>
        <w:lastRenderedPageBreak/>
        <w:t>CLion bietet keine Möglichkeit an, eine neue Projekt-Schablone einzubinden.</w:t>
      </w:r>
      <w:r w:rsidR="001A0843">
        <w:t xml:space="preserve"> Allerdings können in CLion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r>
        <w:t xml:space="preserve">VSCod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40" w:name="_Toc96582475"/>
      <w:r>
        <w:lastRenderedPageBreak/>
        <w:t>Lösungsansatz</w:t>
      </w:r>
      <w:bookmarkEnd w:id="40"/>
    </w:p>
    <w:p w14:paraId="7313575E" w14:textId="7E8F4907" w:rsidR="00241997" w:rsidRDefault="003A05BB" w:rsidP="00FF1FBD">
      <w:r>
        <w:t xml:space="preserve">Um das beschriebene Problem </w:t>
      </w:r>
      <w:r w:rsidR="00DD67E3">
        <w:t>in Kapitel 1</w:t>
      </w:r>
      <w:r>
        <w:t xml:space="preserve"> zu lösen, wurde im Rahmen dieser Thesis ein </w:t>
      </w:r>
      <w:r w:rsidR="00385969">
        <w:t xml:space="preserve">spezielles DevOps Projekt-Konfigurator </w:t>
      </w:r>
      <w:r w:rsidR="00DC4BFF">
        <w:t>Werkzeug</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w:t>
      </w:r>
      <w:r w:rsidR="00DC4BFF">
        <w:noBreakHyphen/>
      </w:r>
      <w:r w:rsidR="004110AB">
        <w:t xml:space="preserve">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DropDown-Liste</w:t>
      </w:r>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DropDown-Liste</w:t>
      </w:r>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1" w:name="_Toc96582476"/>
      <w:r>
        <w:lastRenderedPageBreak/>
        <w:t>Softwareentwurf</w:t>
      </w:r>
      <w:bookmarkEnd w:id="41"/>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2" w:name="_Toc96582477"/>
      <w:r>
        <w:t xml:space="preserve">Die Programmiersprache und </w:t>
      </w:r>
      <w:r w:rsidR="00DE01A2">
        <w:t xml:space="preserve">das GUI </w:t>
      </w:r>
      <w:r>
        <w:t>Framework</w:t>
      </w:r>
      <w:bookmarkEnd w:id="42"/>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Für die Umsetzung der GUI wurde zusätzlich ein GUI-Toolkit benötigt. Zur Auswahl standen PyQt, ein plattformübergreifendes GUI-Toolkit des Frameworks Qt, und Tkinter, ein GUI-Toolkit, welches ausschließlich für Python entwickelt wurde. Nach einem umfangreichen Vergleich dieser beiden Toolkits, fiel die Entscheidung auf PyQt. Diese Entscheidung basiert auf mehreren Gründen:</w:t>
      </w:r>
    </w:p>
    <w:p w14:paraId="6A2CA665" w14:textId="77777777" w:rsidR="00DE01A2" w:rsidRDefault="00DE01A2" w:rsidP="00DE01A2">
      <w:pPr>
        <w:pStyle w:val="Listenabsatz"/>
        <w:numPr>
          <w:ilvl w:val="0"/>
          <w:numId w:val="14"/>
        </w:numPr>
      </w:pPr>
      <w:r>
        <w:t>PyQt mehrere Widgets an als Tkinter, wodurch die Auswahl der Widgets größer und flexibler ist.</w:t>
      </w:r>
    </w:p>
    <w:p w14:paraId="4DF86415" w14:textId="77777777" w:rsidR="00DE01A2" w:rsidRDefault="00DE01A2" w:rsidP="00DE01A2">
      <w:pPr>
        <w:pStyle w:val="Listenabsatz"/>
        <w:numPr>
          <w:ilvl w:val="0"/>
          <w:numId w:val="14"/>
        </w:numPr>
      </w:pPr>
      <w:r>
        <w:t>PyQt ist das am häufigsten verwendeten UI-Framework für Python, wodurch es, verglichen mit Tkinter,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PyQt basiert auf dem Konzept von Signalen und Slots, wodurch die Kommunikation zwischen Objekten bzw. Widgets hergestellt wird. Dadurch bietet PyQt eine </w:t>
      </w:r>
      <w:r w:rsidR="00D42C83">
        <w:t>hohe</w:t>
      </w:r>
      <w:r>
        <w:t xml:space="preserve"> Flexibilität in der Programmierung.</w:t>
      </w:r>
    </w:p>
    <w:p w14:paraId="04108660" w14:textId="77777777" w:rsidR="00DE01A2" w:rsidRDefault="00DE01A2" w:rsidP="00DE01A2">
      <w:pPr>
        <w:pStyle w:val="Listenabsatz"/>
        <w:numPr>
          <w:ilvl w:val="0"/>
          <w:numId w:val="14"/>
        </w:numPr>
      </w:pPr>
      <w:r>
        <w:t>PyQts Standarddesign der Widgets ist um einiges moderner als die der Tkinter Widgets. Darüber hinaus können die Widgets in PyQt mithilfe von CSS umgestaltet werden. Diese Funktion bietet Tkinter nicht.</w:t>
      </w:r>
    </w:p>
    <w:p w14:paraId="09DA6C10" w14:textId="59EAF9E4" w:rsidR="00DE01A2" w:rsidRPr="00DE01A2" w:rsidRDefault="00DE01A2" w:rsidP="00DE01A2">
      <w:r>
        <w:t>Zusammengefasst bietet PyQt eine größere Auswahl an Widgets, die mit dem Einsatz von CSS umgestaltet werden können, sowie eine Vielzahl an Dokumentationen. Außerdem ist die Programmierung der GUI mit PyQt, aufgrund des Konzepts von Signalen und Slots um einiges flexibler.</w:t>
      </w:r>
      <w:r w:rsidR="0086617C">
        <w:t xml:space="preserve"> Aus diesen Gründen wurde PyQt als GUI Framework ausgewählt.</w:t>
      </w:r>
    </w:p>
    <w:p w14:paraId="35F2780F" w14:textId="4426FD8D" w:rsidR="001E7F2B" w:rsidRDefault="001E7F2B" w:rsidP="00196E2A">
      <w:pPr>
        <w:pStyle w:val="berschrift2"/>
        <w:numPr>
          <w:ilvl w:val="1"/>
          <w:numId w:val="1"/>
        </w:numPr>
      </w:pPr>
      <w:bookmarkStart w:id="43" w:name="_Toc96582478"/>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3"/>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4" w:name="_Toc96582479"/>
      <w:r>
        <w:lastRenderedPageBreak/>
        <w:t>Das Hauptmenü</w:t>
      </w:r>
      <w:bookmarkEnd w:id="44"/>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5" w:name="_Toc96582520"/>
      <w:r>
        <w:t xml:space="preserve">Abbildung </w:t>
      </w:r>
      <w:fldSimple w:instr=" SEQ Abbildung \* ARABIC ">
        <w:r w:rsidR="00A82F32">
          <w:rPr>
            <w:noProof/>
          </w:rPr>
          <w:t>20</w:t>
        </w:r>
      </w:fldSimple>
      <w:r>
        <w:t xml:space="preserve">: </w:t>
      </w:r>
      <w:r w:rsidR="00EA570A">
        <w:t>Skizze für den Screen des Hauptmenüs</w:t>
      </w:r>
      <w:bookmarkEnd w:id="45"/>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59B42579"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w:t>
      </w:r>
      <w:r w:rsidR="00DC4BFF">
        <w:t>mit H</w:t>
      </w:r>
      <w:r w:rsidR="005B3513">
        <w:t xml:space="preserve">ilfe der drei Buttons gewechselt </w:t>
      </w:r>
      <w:r w:rsidR="00DC4BFF">
        <w:t>werden kann</w:t>
      </w:r>
      <w:r w:rsidR="005B3513">
        <w:t xml:space="preserve">,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6" w:name="_Toc96582480"/>
      <w:r>
        <w:lastRenderedPageBreak/>
        <w:t>Fenster für die Projekterstellung</w:t>
      </w:r>
      <w:bookmarkEnd w:id="46"/>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7" w:name="_Toc96582521"/>
      <w:r>
        <w:t xml:space="preserve">Abbildung </w:t>
      </w:r>
      <w:fldSimple w:instr=" SEQ Abbildung \* ARABIC ">
        <w:r w:rsidR="00A82F32">
          <w:rPr>
            <w:noProof/>
          </w:rPr>
          <w:t>21</w:t>
        </w:r>
      </w:fldSimple>
      <w:r w:rsidR="00EA570A">
        <w:t>:</w:t>
      </w:r>
      <w:r>
        <w:t xml:space="preserve"> </w:t>
      </w:r>
      <w:r w:rsidR="00EA570A">
        <w:t xml:space="preserve">Skizze für den Screen der </w:t>
      </w:r>
      <w:r>
        <w:t>Projekterstellung</w:t>
      </w:r>
      <w:bookmarkEnd w:id="47"/>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Back to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8" w:name="_Toc96582481"/>
      <w:r>
        <w:t>Fenster für die Projektaktualisierung</w:t>
      </w:r>
      <w:bookmarkEnd w:id="48"/>
    </w:p>
    <w:p w14:paraId="53DA74FA" w14:textId="40A83745" w:rsidR="00EA570A" w:rsidRPr="00EA570A" w:rsidRDefault="00EA570A" w:rsidP="00EA570A">
      <w:r>
        <w:t>Mit diesem Screen k</w:t>
      </w:r>
      <w:r w:rsidR="00947531">
        <w:t>ann ein</w:t>
      </w:r>
      <w:r>
        <w:t xml:space="preserve"> </w:t>
      </w:r>
      <w:r w:rsidR="00947531">
        <w:t>Projekt, dass aus der Projekte</w:t>
      </w:r>
      <w:r w:rsidR="00DC4BFF">
        <w:t>n</w:t>
      </w:r>
      <w:r w:rsidR="00947531">
        <w:t xml:space="preserve">-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9" w:name="_Toc96582522"/>
      <w:r>
        <w:t xml:space="preserve">Abbildung </w:t>
      </w:r>
      <w:fldSimple w:instr=" SEQ Abbildung \* ARABIC ">
        <w:r w:rsidR="00A82F32">
          <w:rPr>
            <w:noProof/>
          </w:rPr>
          <w:t>22</w:t>
        </w:r>
      </w:fldSimple>
      <w:r>
        <w:t>: Skizze für den Screen der Projektaktualisierung</w:t>
      </w:r>
      <w:bookmarkEnd w:id="49"/>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w:t>
      </w:r>
      <w:r w:rsidR="007E54A1">
        <w:lastRenderedPageBreak/>
        <w:t xml:space="preserve">„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p>
    <w:p w14:paraId="6C3E8F1F" w14:textId="2F45117E"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w:t>
      </w:r>
      <w:r w:rsidR="00DC4BFF">
        <w:t>L</w:t>
      </w:r>
      <w:r w:rsidR="00DC5A9F">
        <w:t xml:space="preserve">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Mit dem „Back to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50" w:name="_Toc96582482"/>
      <w:r>
        <w:lastRenderedPageBreak/>
        <w:t xml:space="preserve">Fenster für </w:t>
      </w:r>
      <w:r w:rsidR="00DE4E7B">
        <w:t xml:space="preserve">die </w:t>
      </w:r>
      <w:r>
        <w:t>Erweiterung der Projektmodule</w:t>
      </w:r>
      <w:bookmarkEnd w:id="50"/>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angezeigt, wenn der „Add Cmake“-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1" w:name="_Toc96582523"/>
      <w:r>
        <w:t xml:space="preserve">Abbildung </w:t>
      </w:r>
      <w:fldSimple w:instr=" SEQ Abbildung \* ARABIC ">
        <w:r w:rsidR="00A82F32">
          <w:rPr>
            <w:noProof/>
          </w:rPr>
          <w:t>23</w:t>
        </w:r>
      </w:fldSimple>
      <w:r>
        <w:t>: Skizze für den Screen der Projektmodulerweiterung</w:t>
      </w:r>
      <w:bookmarkEnd w:id="51"/>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7379F49F"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DC4BFF">
        <w:t>,</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xml:space="preserve">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2" w:name="_Toc96582483"/>
      <w:r>
        <w:lastRenderedPageBreak/>
        <w:t xml:space="preserve">Fenster für die Ausführung der </w:t>
      </w:r>
      <w:r w:rsidR="002E19DE">
        <w:t>Dienstprogramme</w:t>
      </w:r>
      <w:bookmarkEnd w:id="52"/>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Utils“-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3" w:name="_Toc96582524"/>
      <w:r>
        <w:t xml:space="preserve">Abbildung </w:t>
      </w:r>
      <w:fldSimple w:instr=" SEQ Abbildung \* ARABIC ">
        <w:r w:rsidR="00A82F32">
          <w:rPr>
            <w:noProof/>
          </w:rPr>
          <w:t>24</w:t>
        </w:r>
      </w:fldSimple>
      <w:r>
        <w:t>: Skizze für den Screen der Dienstprogrammausführung</w:t>
      </w:r>
      <w:bookmarkEnd w:id="53"/>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ack to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4" w:name="_Toc96582484"/>
      <w:r>
        <w:lastRenderedPageBreak/>
        <w:t>Software</w:t>
      </w:r>
      <w:r w:rsidR="003C62B3">
        <w:t>architektur</w:t>
      </w:r>
      <w:bookmarkEnd w:id="54"/>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5" w:name="_Toc96582485"/>
      <w:r>
        <w:t>Basis-Architektur</w:t>
      </w:r>
      <w:bookmarkEnd w:id="55"/>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hervor</w:t>
      </w:r>
      <w:r w:rsidR="003F2E5B">
        <w:t xml:space="preserve"> geht</w:t>
      </w:r>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r w:rsidR="0067086A" w:rsidRPr="007C0E02">
        <w:rPr>
          <w:i/>
          <w:iCs/>
        </w:rPr>
        <w:t>SubScreen</w:t>
      </w:r>
      <w:r w:rsidR="0067086A" w:rsidRPr="003F2E5B">
        <w:t>.</w:t>
      </w:r>
    </w:p>
    <w:p w14:paraId="7B61B44F" w14:textId="0BB11EF5" w:rsidR="00050129" w:rsidRDefault="00DC4BFF" w:rsidP="00050129">
      <w:pPr>
        <w:keepNext/>
        <w:spacing w:after="160" w:line="259" w:lineRule="auto"/>
        <w:jc w:val="left"/>
      </w:pPr>
      <w:r>
        <w:rPr>
          <w:noProof/>
          <w:lang w:eastAsia="de-DE"/>
        </w:rPr>
        <w:drawing>
          <wp:inline distT="0" distB="0" distL="0" distR="0" wp14:anchorId="7898EEC4" wp14:editId="5726EF24">
            <wp:extent cx="5743575" cy="51339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575" cy="513397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6" w:name="_Toc96582525"/>
      <w:r>
        <w:t xml:space="preserve">Abbildung </w:t>
      </w:r>
      <w:fldSimple w:instr=" SEQ Abbildung \* ARABIC ">
        <w:r w:rsidR="00A82F32">
          <w:rPr>
            <w:noProof/>
          </w:rPr>
          <w:t>25</w:t>
        </w:r>
      </w:fldSimple>
      <w:r>
        <w:t>: Basis Klassendiagram</w:t>
      </w:r>
      <w:bookmarkEnd w:id="56"/>
    </w:p>
    <w:p w14:paraId="61EFAD4C" w14:textId="60325BE6" w:rsidR="003441A5" w:rsidRDefault="00E2441B" w:rsidP="00276A6B">
      <w:r>
        <w:lastRenderedPageBreak/>
        <w:t xml:space="preserve">Die Klasse </w:t>
      </w:r>
      <w:r w:rsidRPr="003D577A">
        <w:rPr>
          <w:i/>
          <w:iCs/>
        </w:rPr>
        <w:t>App</w:t>
      </w:r>
      <w:r>
        <w:t xml:space="preserve"> </w:t>
      </w:r>
      <w:r w:rsidR="00B2549E">
        <w:t xml:space="preserve">ist dabei das Hauptfenster der Anwendung, weswegen es auch </w:t>
      </w:r>
      <w:r>
        <w:t xml:space="preserve">von der </w:t>
      </w:r>
      <w:bookmarkStart w:id="57"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57"/>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lang w:eastAsia="de-DE"/>
        </w:rPr>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8" w:name="_Toc96582526"/>
      <w:r>
        <w:t xml:space="preserve">Abbildung </w:t>
      </w:r>
      <w:fldSimple w:instr=" SEQ Abbildung \* ARABIC ">
        <w:r w:rsidR="00A82F32">
          <w:rPr>
            <w:noProof/>
          </w:rPr>
          <w:t>26</w:t>
        </w:r>
      </w:fldSimple>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8"/>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0BF1BFBC"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w:t>
      </w:r>
      <w:r w:rsidR="00DC4BFF">
        <w:t>,</w:t>
      </w:r>
      <w:r w:rsidR="001F7E54">
        <w:t xml:space="preserve">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 xml:space="preserve">wechseln </w:t>
      </w:r>
      <w:r w:rsidR="00DE41AE">
        <w:lastRenderedPageBreak/>
        <w:t>lässt</w:t>
      </w:r>
      <w:r w:rsidR="00DC4BFF">
        <w:t>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als zentrales 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Das H</w:t>
      </w:r>
      <w:r w:rsidR="00E84963">
        <w:t>auptmenü, welches in Kapitel 5.2</w:t>
      </w:r>
      <w:r w:rsidR="00EF5AB9">
        <w:t xml:space="preserve">.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E84963">
        <w:t>Kapitel 5.2</w:t>
      </w:r>
      <w:r w:rsidR="00BB2020" w:rsidRPr="00BB2020">
        <w:t>.2,</w:t>
      </w:r>
      <w:r w:rsidR="00BB2020">
        <w:t xml:space="preserve"> </w:t>
      </w:r>
      <w:r w:rsidR="00BB2020" w:rsidRPr="00BB2020">
        <w:rPr>
          <w:i/>
          <w:iCs/>
        </w:rPr>
        <w:t>UpdateProject_SubScreen</w:t>
      </w:r>
      <w:r w:rsidR="00BB2020">
        <w:t>,</w:t>
      </w:r>
      <w:r w:rsidR="00CF4457">
        <w:t xml:space="preserve"> </w:t>
      </w:r>
      <w:r w:rsidR="00E84963">
        <w:t>dargestellt in dem Kapitel 5.2</w:t>
      </w:r>
      <w:r w:rsidR="00BB2020">
        <w:t xml:space="preserve">.3, </w:t>
      </w:r>
      <w:r w:rsidR="00BB2020">
        <w:rPr>
          <w:i/>
          <w:iCs/>
        </w:rPr>
        <w:t xml:space="preserve">AddCmakeModule_SubScreen, </w:t>
      </w:r>
      <w:r w:rsidR="00CF4457">
        <w:t>dargestellt</w:t>
      </w:r>
      <w:r w:rsidR="00BB2020">
        <w:t xml:space="preserve"> in dem </w:t>
      </w:r>
      <w:r w:rsidR="00CF4457">
        <w:t>Kapitel</w:t>
      </w:r>
      <w:r w:rsidR="00E84963">
        <w:t xml:space="preserve"> 5.2</w:t>
      </w:r>
      <w:r w:rsidR="00BB2020">
        <w:t>.</w:t>
      </w:r>
      <w:r w:rsidR="00CF4457">
        <w:t xml:space="preserve">4, </w:t>
      </w:r>
      <w:r w:rsidR="00CF4457">
        <w:rPr>
          <w:i/>
          <w:iCs/>
        </w:rPr>
        <w:t xml:space="preserve">RunUtils_SubScreen, </w:t>
      </w:r>
      <w:r w:rsidR="00E84963">
        <w:t>dargestellt in dem Kapitel 5.2</w:t>
      </w:r>
      <w:r w:rsidR="00CF4457">
        <w:t>.5.</w:t>
      </w:r>
      <w:r w:rsidR="00CF4457">
        <w:rPr>
          <w:i/>
          <w:iCs/>
        </w:rPr>
        <w:t xml:space="preserve"> </w:t>
      </w:r>
    </w:p>
    <w:p w14:paraId="0B86537C" w14:textId="0AB96204"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w:t>
      </w:r>
      <w:r w:rsidR="00DC4BFF">
        <w:t xml:space="preserve">. Dadurch wird </w:t>
      </w:r>
      <w:r w:rsidR="00B803C7">
        <w:t>de</w:t>
      </w:r>
      <w:r w:rsidR="00DC4BFF">
        <w:t>r</w:t>
      </w:r>
      <w:r w:rsidR="00B803C7">
        <w:t xml:space="preserve">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DC4BFF">
        <w:t>gewechselt</w:t>
      </w:r>
      <w:r w:rsidR="00B803C7">
        <w:t xml:space="preserve">, sodass die GUI wieder </w:t>
      </w:r>
      <w:r w:rsidR="00DC4BFF">
        <w:t>da</w:t>
      </w:r>
      <w:r w:rsidR="00B803C7">
        <w:t xml:space="preserve">s Hauptmenü </w:t>
      </w:r>
      <w:r w:rsidR="00DC4BFF">
        <w:t>anzeigt</w:t>
      </w:r>
      <w:r w:rsidR="00B803C7">
        <w:t xml:space="preserve">.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038223C9"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w:t>
      </w:r>
      <w:r w:rsidR="00DC4BFF">
        <w:rPr>
          <w:i/>
          <w:iCs/>
        </w:rPr>
        <w:t>b</w:t>
      </w:r>
      <w:r w:rsidR="001F07DC" w:rsidRPr="007C0E02">
        <w:rPr>
          <w:i/>
          <w:iCs/>
        </w:rPr>
        <w:t>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lastRenderedPageBreak/>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9" w:name="_Toc96582486"/>
      <w:r>
        <w:t>Vollständige Architektur</w:t>
      </w:r>
      <w:bookmarkEnd w:id="59"/>
    </w:p>
    <w:p w14:paraId="77CB7EF9" w14:textId="33F446E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w:t>
      </w:r>
      <w:r w:rsidR="00677AF2">
        <w:t>verschiedener</w:t>
      </w:r>
      <w:r w:rsidR="000E1041">
        <w:t xml:space="preserve"> Klassendiagramm</w:t>
      </w:r>
      <w:r w:rsidR="00677AF2">
        <w:t>e</w:t>
      </w:r>
      <w:r w:rsidR="000E1041">
        <w:t xml:space="preserve"> </w:t>
      </w:r>
      <w:r w:rsidR="00E2156C">
        <w:t>gezeigt und erklärt.</w:t>
      </w:r>
      <w:r w:rsidR="00932432">
        <w:t xml:space="preserve"> Die Klassendiagramme befinden sich dabei aufgrund ihrer Bildgröße im Anhang dieser Bachelorarbeit. Der Anhang ist am Ende dieser Arbeit zu finden.</w:t>
      </w:r>
    </w:p>
    <w:p w14:paraId="28883C4A" w14:textId="1F25A5EE" w:rsidR="00363DED" w:rsidRPr="00252565" w:rsidRDefault="00D56D5B" w:rsidP="002D5577">
      <w:r>
        <w:t>Der Anhang A</w:t>
      </w:r>
      <w:r w:rsidR="000E1041">
        <w:t xml:space="preserve"> zeigt das Klassendiagram</w:t>
      </w:r>
      <w:r w:rsidR="00932432">
        <w:t>m für das Hauptmenü der GUI.</w:t>
      </w:r>
      <w:r w:rsidR="009F68E2">
        <w:t xml:space="preserve"> </w:t>
      </w:r>
      <w:r w:rsidR="00252565">
        <w:t>Um das Hauptmenü und all dessen Funktionen zu erstellen, wird d</w:t>
      </w:r>
      <w:r w:rsidR="006F355D">
        <w:t xml:space="preserve">ie Klasse </w:t>
      </w:r>
      <w:r w:rsidR="006F355D" w:rsidRPr="006F355D">
        <w:rPr>
          <w:i/>
          <w:iCs/>
        </w:rPr>
        <w:t>MainMenu_Screen</w:t>
      </w:r>
      <w:r w:rsidR="00252565">
        <w:t xml:space="preserve"> verwendet</w:t>
      </w:r>
      <w:r w:rsidR="008652FF">
        <w:t xml:space="preserve">.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r w:rsidR="006F355D"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w:t>
      </w:r>
      <w:r w:rsidR="00E20875">
        <w:lastRenderedPageBreak/>
        <w:t xml:space="preserve">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5BE906C1" w:rsidR="002D5577" w:rsidRDefault="00923F88" w:rsidP="002D5577">
      <w:r>
        <w:t>Der Anhang B zeigt das Klassendiagramm für das Fenster der Projekterstellung in der GUI.</w:t>
      </w:r>
      <w:r w:rsidR="009F68E2">
        <w:t xml:space="preserve"> </w:t>
      </w:r>
      <w:r w:rsidR="00252565">
        <w:t xml:space="preserve">Um das Fenster für die Projekterstellung, wie in dem vorherigen Kapitel 5.2.2 erklärt, zu erstellen, wird die Klasse </w:t>
      </w:r>
      <w:r w:rsidR="00383F1A" w:rsidRPr="00383F1A">
        <w:rPr>
          <w:i/>
          <w:iCs/>
        </w:rPr>
        <w:t>CreateProject_SubScree</w:t>
      </w:r>
      <w:r w:rsidR="007503C0">
        <w:rPr>
          <w:i/>
          <w:iCs/>
        </w:rPr>
        <w:t>n</w:t>
      </w:r>
      <w:r w:rsidR="007503C0">
        <w:t xml:space="preserve"> </w:t>
      </w:r>
      <w:r w:rsidR="00252565">
        <w:t>verwendet</w:t>
      </w:r>
      <w:r w:rsidR="007503C0">
        <w:t>.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r w:rsidR="0038025E" w:rsidRPr="00383F1A">
        <w:rPr>
          <w:i/>
          <w:iCs/>
        </w:rPr>
        <w:t>CreateProject_SubScree</w:t>
      </w:r>
      <w:r w:rsidR="0038025E">
        <w:rPr>
          <w:i/>
          <w:iCs/>
        </w:rPr>
        <w:t xml:space="preserve">n </w:t>
      </w:r>
      <w:r w:rsidR="0038025E">
        <w:t>erstellt.</w:t>
      </w:r>
    </w:p>
    <w:p w14:paraId="2DC30291" w14:textId="4F761F76" w:rsidR="003A199F" w:rsidRDefault="00923F88" w:rsidP="002D5577">
      <w:r>
        <w:t xml:space="preserve">Der Anhang C zeigt das Klassendiagramm für das Fenster der Projektaktualisierung in der GUI. </w:t>
      </w:r>
      <w:r w:rsidR="00252565">
        <w:t xml:space="preserve">Um das Fenster für die Projektaktualisierung, wie in dem vorherigen Kapitel 5.2.3 erklärt, zu erstellen, wird die </w:t>
      </w:r>
      <w:r w:rsidR="00383F1A">
        <w:t xml:space="preserve">Klasse </w:t>
      </w:r>
      <w:r w:rsidR="00383F1A" w:rsidRPr="00383F1A">
        <w:rPr>
          <w:i/>
          <w:iCs/>
        </w:rPr>
        <w:t>UpdateProject_S</w:t>
      </w:r>
      <w:r w:rsidR="003A199F">
        <w:rPr>
          <w:i/>
          <w:iCs/>
        </w:rPr>
        <w:t>ub</w:t>
      </w:r>
      <w:r w:rsidR="00383F1A" w:rsidRPr="00383F1A">
        <w:rPr>
          <w:i/>
          <w:iCs/>
        </w:rPr>
        <w:t>Scre</w:t>
      </w:r>
      <w:r w:rsidR="00621ADC">
        <w:rPr>
          <w:i/>
          <w:iCs/>
        </w:rPr>
        <w:t>en</w:t>
      </w:r>
      <w:r w:rsidR="00252565">
        <w:rPr>
          <w:i/>
          <w:iCs/>
        </w:rPr>
        <w:t xml:space="preserve"> </w:t>
      </w:r>
      <w:r w:rsidR="00252565">
        <w:t>verwendet</w:t>
      </w:r>
      <w:r w:rsidR="00621ADC">
        <w:t>.</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 xml:space="preserve">Klassen und fügt diese nacheinander dem eigenen Layout </w:t>
      </w:r>
      <w:r w:rsidR="003A199F">
        <w:lastRenderedPageBreak/>
        <w:t>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r w:rsidR="001926E2">
        <w:rPr>
          <w:i/>
          <w:iCs/>
        </w:rPr>
        <w:t>DiffOutput</w:t>
      </w:r>
      <w:r w:rsidR="001926E2" w:rsidRPr="00CA6549">
        <w:rPr>
          <w:i/>
          <w:iCs/>
        </w:rPr>
        <w:t>_Frame</w:t>
      </w:r>
      <w:r w:rsidR="001926E2">
        <w:rPr>
          <w:i/>
          <w:iCs/>
        </w:rPr>
        <w:t xml:space="preserve"> </w:t>
      </w:r>
      <w:r w:rsidR="00604F5D">
        <w:t>benötigt dafür allerdings zwei weitere Klassen, um die drei Unterteile, beschrieben in Kapitel</w:t>
      </w:r>
      <w:r w:rsidR="00DC4BFF">
        <w:t> </w:t>
      </w:r>
      <w:r w:rsidR="003D78A0">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Instanzen sind Kinderelemente der klasse Frame und besitzen alle no</w:t>
      </w:r>
      <w:r w:rsidR="003D78A0">
        <w:t>twenigen Widgets, die Abbildung 22 des Kapitels</w:t>
      </w:r>
      <w:r w:rsidR="00DC4BFF">
        <w:t> </w:t>
      </w:r>
      <w:r w:rsidR="003D78A0">
        <w:t>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7BD44F2C" w:rsidR="00383F1A" w:rsidRDefault="00923F88" w:rsidP="002D5577">
      <w:r>
        <w:t>Der Anhang D zeigt das Klassendiagramm für das Fenster der Projekterweiterung in der GUI</w:t>
      </w:r>
      <w:r w:rsidR="009F68E2">
        <w:t xml:space="preserve">. </w:t>
      </w:r>
      <w:r w:rsidR="00252565">
        <w:t xml:space="preserve">Um das Fenster für die Erweiterung der Projektmodule, wie in dem vorherigen Kapitel 5.2.4 erklärt, zu erstellen, wird die </w:t>
      </w:r>
      <w:r w:rsidR="00383F1A">
        <w:t xml:space="preserve">Klasse </w:t>
      </w:r>
      <w:r w:rsidR="00383F1A" w:rsidRPr="00383F1A">
        <w:rPr>
          <w:i/>
          <w:iCs/>
        </w:rPr>
        <w:t>AddCmake</w:t>
      </w:r>
      <w:r w:rsidR="00B152DF">
        <w:rPr>
          <w:i/>
          <w:iCs/>
        </w:rPr>
        <w:t>Modudule</w:t>
      </w:r>
      <w:r w:rsidR="00383F1A" w:rsidRPr="00383F1A">
        <w:rPr>
          <w:i/>
          <w:iCs/>
        </w:rPr>
        <w:t>_SubScre</w:t>
      </w:r>
      <w:r w:rsidR="00C27093">
        <w:rPr>
          <w:i/>
          <w:iCs/>
        </w:rPr>
        <w:t xml:space="preserve">en </w:t>
      </w:r>
      <w:r w:rsidR="001F15EC">
        <w:t>verwendet</w:t>
      </w:r>
      <w:r w:rsidR="00C27093">
        <w:t>.</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lastRenderedPageBreak/>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44CBBEAD" w:rsidR="00383F1A" w:rsidRPr="00252565" w:rsidRDefault="00923F88" w:rsidP="002D5577">
      <w:r>
        <w:t>Der Anhang E zeigt das Klassendiagramm für das Fenster der Dienstprogrammausführung in der GUI.</w:t>
      </w:r>
      <w:r w:rsidR="009F68E2">
        <w:t xml:space="preserve"> </w:t>
      </w:r>
      <w:r w:rsidR="00252565">
        <w:t>Um das Fenster für die Ausführung der Dienstprogramme eines Projektes,</w:t>
      </w:r>
      <w:r w:rsidR="00252565" w:rsidRPr="00252565">
        <w:t xml:space="preserve"> </w:t>
      </w:r>
      <w:r w:rsidR="00252565">
        <w:t xml:space="preserve">wie in dem vorherigen Kapitel 5.2.5 erklärt, zu erstellen, wird die </w:t>
      </w:r>
      <w:r w:rsidR="00383F1A">
        <w:t xml:space="preserve">Klasse </w:t>
      </w:r>
      <w:r w:rsidR="00383F1A" w:rsidRPr="00383F1A">
        <w:rPr>
          <w:i/>
          <w:iCs/>
        </w:rPr>
        <w:t>RunUtils_Su</w:t>
      </w:r>
      <w:r w:rsidR="00184E5B">
        <w:rPr>
          <w:i/>
          <w:iCs/>
        </w:rPr>
        <w:t>b</w:t>
      </w:r>
      <w:r w:rsidR="00383F1A" w:rsidRPr="00383F1A">
        <w:rPr>
          <w:i/>
          <w:iCs/>
        </w:rPr>
        <w:t>Scree</w:t>
      </w:r>
      <w:r w:rsidR="001D2DC7">
        <w:rPr>
          <w:i/>
          <w:iCs/>
        </w:rPr>
        <w:t>n</w:t>
      </w:r>
      <w:r w:rsidR="00252565">
        <w:t xml:space="preserve"> </w:t>
      </w:r>
      <w:r w:rsidR="001F15EC">
        <w:t>verwendet</w:t>
      </w:r>
      <w:r w:rsidR="001D2DC7">
        <w:t>.</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27E44572" w14:textId="69585F32" w:rsidR="00923F88" w:rsidRPr="00923F88" w:rsidRDefault="00923F88" w:rsidP="002D5577">
      <w:r>
        <w:t>Der Anhang F zeigt das Klassendiagramm für d</w:t>
      </w:r>
      <w:r w:rsidR="005D5036">
        <w:t>en</w:t>
      </w:r>
      <w:r>
        <w:t xml:space="preserve"> </w:t>
      </w:r>
      <w:r w:rsidR="001F15EC">
        <w:t>Ladebildschirm,</w:t>
      </w:r>
      <w:r w:rsidR="00252565">
        <w:t xml:space="preserve"> </w:t>
      </w:r>
      <w:r>
        <w:t xml:space="preserve">der </w:t>
      </w:r>
      <w:r w:rsidR="001F15EC">
        <w:t xml:space="preserve">in der </w:t>
      </w:r>
      <w:r>
        <w:t>GUI</w:t>
      </w:r>
      <w:r w:rsidR="005D5036">
        <w:t xml:space="preserve"> angezeigt wird, bevor die GUI auf das Fenster für die Projektaktualisierung wechselt</w:t>
      </w:r>
      <w:r w:rsidR="00252565">
        <w:t>.</w:t>
      </w:r>
      <w:r w:rsidR="005D5036">
        <w:t xml:space="preserve"> </w:t>
      </w:r>
      <w:r w:rsidR="001F15EC">
        <w:t>Der Grund für den Ladebildschirm ist,</w:t>
      </w:r>
      <w:r w:rsidR="00252565">
        <w:t xml:space="preserve"> </w:t>
      </w:r>
      <w:r w:rsidR="005D5036">
        <w:t>da</w:t>
      </w:r>
      <w:r w:rsidR="001F15EC">
        <w:t>ss</w:t>
      </w:r>
      <w:r w:rsidR="005D5036">
        <w:t xml:space="preserve"> das Fenster für die Projektaktualisierung </w:t>
      </w:r>
      <w:r w:rsidR="001F15EC">
        <w:t xml:space="preserve">erst mit entsprechenden Daten </w:t>
      </w:r>
      <w:r w:rsidR="005D5036">
        <w:t xml:space="preserve">konfiguriert werden muss, bevor es angezeigt werden kann. </w:t>
      </w:r>
      <w:r w:rsidR="00252565">
        <w:t>D</w:t>
      </w:r>
      <w:r w:rsidR="001F15EC">
        <w:t>ieser</w:t>
      </w:r>
      <w:r w:rsidR="00252565">
        <w:t xml:space="preserve"> Ko</w:t>
      </w:r>
      <w:r w:rsidR="001F15EC">
        <w:t>n</w:t>
      </w:r>
      <w:r w:rsidR="00252565">
        <w:t>figurationsprozess kann eine Weile dauern.</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 xml:space="preserve">.1, mit der Projekt-Schablone verglichen </w:t>
      </w:r>
      <w:r w:rsidR="001B75BB">
        <w:lastRenderedPageBreak/>
        <w:t>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t xml:space="preserve">Die Klasse </w:t>
      </w:r>
      <w:r w:rsidRPr="006E0047">
        <w:rPr>
          <w:i/>
          <w:iCs/>
        </w:rPr>
        <w:t>Loading_Screen</w:t>
      </w:r>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r w:rsidR="000A70CB" w:rsidRPr="006F355D">
        <w:rPr>
          <w:i/>
          <w:iCs/>
        </w:rPr>
        <w:t>MainMenu_Screen</w:t>
      </w:r>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r w:rsidR="00884285" w:rsidRPr="006F355D">
        <w:rPr>
          <w:i/>
          <w:iCs/>
        </w:rPr>
        <w:t>MainMenu_Screen</w:t>
      </w:r>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r w:rsidR="00EF12C3" w:rsidRPr="00EF12C3">
        <w:rPr>
          <w:i/>
          <w:iCs/>
        </w:rPr>
        <w:t>QThread</w:t>
      </w:r>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r w:rsidR="00EF12C3" w:rsidRPr="006F355D">
        <w:rPr>
          <w:i/>
          <w:iCs/>
        </w:rPr>
        <w:t>MainMenu_Screen</w:t>
      </w:r>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60" w:name="_Toc96582487"/>
      <w:r>
        <w:t>Zusammenfassung</w:t>
      </w:r>
      <w:bookmarkEnd w:id="60"/>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lastRenderedPageBreak/>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wieso die Klassen Frame, Screen und SubScreen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SubScreens erklärt.</w:t>
      </w:r>
      <w:r w:rsidR="001E7F2B" w:rsidRPr="00F24338">
        <w:br w:type="page"/>
      </w:r>
    </w:p>
    <w:p w14:paraId="2B237D08" w14:textId="1954A6EC" w:rsidR="001E7F2B" w:rsidRDefault="001E7F2B" w:rsidP="00196E2A">
      <w:pPr>
        <w:pStyle w:val="berschrift1"/>
        <w:numPr>
          <w:ilvl w:val="0"/>
          <w:numId w:val="1"/>
        </w:numPr>
      </w:pPr>
      <w:bookmarkStart w:id="61" w:name="_Toc96582488"/>
      <w:r>
        <w:lastRenderedPageBreak/>
        <w:t xml:space="preserve">Implementierung </w:t>
      </w:r>
      <w:r w:rsidR="00B032B1">
        <w:t>der Software</w:t>
      </w:r>
      <w:bookmarkEnd w:id="61"/>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2" w:name="_Toc96582489"/>
      <w:r w:rsidRPr="00125007">
        <w:t>Interne Projekt</w:t>
      </w:r>
      <w:r w:rsidR="00137BD5">
        <w:t>-Schablone</w:t>
      </w:r>
      <w:bookmarkEnd w:id="62"/>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3" w:name="_Toc96582527"/>
      <w:r>
        <w:t xml:space="preserve">Abbildung </w:t>
      </w:r>
      <w:fldSimple w:instr=" SEQ Abbildung \* ARABIC ">
        <w:r w:rsidR="00A82F32">
          <w:rPr>
            <w:noProof/>
          </w:rPr>
          <w:t>27</w:t>
        </w:r>
      </w:fldSimple>
      <w:r>
        <w:t>: Struktur der Projekt-Schablone</w:t>
      </w:r>
      <w:bookmarkEnd w:id="63"/>
    </w:p>
    <w:p w14:paraId="37439BB2" w14:textId="1886E8A4"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w:t>
      </w:r>
      <w:r w:rsidR="00DC4BFF">
        <w:t>,</w:t>
      </w:r>
      <w:r w:rsidR="00C659D9">
        <w:t xml:space="preserve">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Außerdem wird der kurze Projektname, nach dem Build, als Name für das Bereitstellungspaket des Projektes verwendet.</w:t>
      </w:r>
    </w:p>
    <w:p w14:paraId="0E443DC1" w14:textId="6E41C42C" w:rsidR="00D70C08" w:rsidRDefault="00D70C08" w:rsidP="00D51F8D">
      <w:r>
        <w:t>Die Liste der Projekttypen, gekennzeichnet durch die Drop</w:t>
      </w:r>
      <w:r w:rsidR="003D78A0">
        <w:t>Down-List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Die Liste der Lizenztypen, gekennzeichnet durch die Drop</w:t>
      </w:r>
      <w:r w:rsidR="003D78A0">
        <w:t>Down-Liste 3.6 in der Abbildung 21</w:t>
      </w:r>
      <w:r>
        <w:t>, setzt sich aus de</w:t>
      </w:r>
      <w:r w:rsidR="003D78A0">
        <w:t>n Namen der Unterordner</w:t>
      </w:r>
      <w:r>
        <w:t xml:space="preserve"> zusammen, die sich in dem Lizenzen Order, gekennzeichnet durch den „li</w:t>
      </w:r>
      <w:r w:rsidR="003D78A0">
        <w:t>censes“-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76B636F5" w:rsidR="00041AD0" w:rsidRDefault="00D51F8D" w:rsidP="00D51F8D">
      <w:r>
        <w:lastRenderedPageBreak/>
        <w:t>Die</w:t>
      </w:r>
      <w:r w:rsidR="00041AD0">
        <w:t xml:space="preserve"> Dateien </w:t>
      </w:r>
      <w:r w:rsidR="00206EC7">
        <w:t>„.clang-format</w:t>
      </w:r>
      <w:r w:rsidR="00041AD0">
        <w:t>“</w:t>
      </w:r>
      <w:r w:rsidR="00206EC7">
        <w:t>, „.clang-tidy, „.gitignore“, „.gitlab-ci.yml“, „ci-variables.yml“, „conanfile.txt“ und „CONTRIBUTING.md“ aus der Proj</w:t>
      </w:r>
      <w:r w:rsidR="003D78A0">
        <w:t>ekt-Schablone, die in Abbildung</w:t>
      </w:r>
      <w:r w:rsidR="00DC4BFF">
        <w:t> </w:t>
      </w:r>
      <w:r w:rsidR="003D78A0">
        <w:t>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4" w:name="_Toc96582490"/>
      <w:r>
        <w:lastRenderedPageBreak/>
        <w:t>Implementierung der Software</w:t>
      </w:r>
      <w:bookmarkEnd w:id="64"/>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5" w:name="_Toc96582491"/>
      <w:r>
        <w:t>Das Hauptmenü</w:t>
      </w:r>
      <w:bookmarkEnd w:id="65"/>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6" w:name="_Toc96582528"/>
      <w:r>
        <w:t xml:space="preserve">Abbildung </w:t>
      </w:r>
      <w:fldSimple w:instr=" SEQ Abbildung \* ARABIC ">
        <w:r w:rsidR="00A82F32">
          <w:rPr>
            <w:noProof/>
          </w:rPr>
          <w:t>28</w:t>
        </w:r>
      </w:fldSimple>
      <w:r>
        <w:t>: Implementierung des Hauptmenüs</w:t>
      </w:r>
      <w:bookmarkEnd w:id="66"/>
    </w:p>
    <w:p w14:paraId="03C25296" w14:textId="38B70546"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mechanismus für existierende Projekte erklärt</w:t>
      </w:r>
      <w:r w:rsidR="00B032B1">
        <w:t>.</w:t>
      </w:r>
    </w:p>
    <w:p w14:paraId="7D72BAE3" w14:textId="1F4DA405" w:rsidR="003E78DC" w:rsidRDefault="003E78DC" w:rsidP="00B315C6">
      <w:r>
        <w:lastRenderedPageBreak/>
        <w:t xml:space="preserve">Um den Such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r w:rsidR="009933AA" w:rsidRPr="009933AA">
        <w:rPr>
          <w:i/>
          <w:iCs/>
        </w:rPr>
        <w:t>getExistingDirectory()</w:t>
      </w:r>
      <w:r w:rsidR="009933AA">
        <w:rPr>
          <w:i/>
          <w:iCs/>
        </w:rPr>
        <w:t xml:space="preserve"> </w:t>
      </w:r>
      <w:r w:rsidR="009933AA">
        <w:t xml:space="preserve">der Qt spezifischen Klasse </w:t>
      </w:r>
      <w:r w:rsidR="009933AA" w:rsidRPr="009933AA">
        <w:rPr>
          <w:i/>
          <w:iCs/>
        </w:rPr>
        <w:t xml:space="preserve">QFileDialog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13EC70F8" w:rsidR="001A4886" w:rsidRDefault="001A4886" w:rsidP="00B315C6">
      <w:r>
        <w:t>Nachdem der Pfad eingeben wurde, kann der Suchmechanismus durch den „Search“-Button, gekennzeichnet d</w:t>
      </w:r>
      <w:r w:rsidR="00D72EEF">
        <w:t>urch die Nummer 3 der Abbildung 28</w:t>
      </w:r>
      <w:r>
        <w:t>, gestartet werden.</w:t>
      </w:r>
    </w:p>
    <w:p w14:paraId="7498F0E1" w14:textId="3046620F" w:rsidR="00732BE0" w:rsidRDefault="00417D4D" w:rsidP="00732BE0">
      <w:pPr>
        <w:keepNext/>
      </w:pPr>
      <w:r>
        <w:rPr>
          <w:noProof/>
          <w:lang w:eastAsia="de-DE"/>
        </w:rPr>
        <w:drawing>
          <wp:inline distT="0" distB="0" distL="0" distR="0" wp14:anchorId="744EF8DC" wp14:editId="158BD3BB">
            <wp:extent cx="5704840" cy="29749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4840" cy="2974975"/>
                    </a:xfrm>
                    <a:prstGeom prst="rect">
                      <a:avLst/>
                    </a:prstGeom>
                    <a:noFill/>
                    <a:ln>
                      <a:noFill/>
                    </a:ln>
                  </pic:spPr>
                </pic:pic>
              </a:graphicData>
            </a:graphic>
          </wp:inline>
        </w:drawing>
      </w:r>
    </w:p>
    <w:p w14:paraId="343EED5E" w14:textId="564E0885" w:rsidR="00732BE0" w:rsidRPr="009933AA" w:rsidRDefault="00732BE0" w:rsidP="00732BE0">
      <w:pPr>
        <w:pStyle w:val="Beschriftung"/>
      </w:pPr>
      <w:bookmarkStart w:id="67" w:name="_Toc96582529"/>
      <w:r>
        <w:t xml:space="preserve">Abbildung </w:t>
      </w:r>
      <w:fldSimple w:instr=" SEQ Abbildung \* ARABIC ">
        <w:r w:rsidR="00A82F32">
          <w:rPr>
            <w:noProof/>
          </w:rPr>
          <w:t>29</w:t>
        </w:r>
      </w:fldSimple>
      <w:r>
        <w:t>: Flussdiagram für den Suchmechanismus</w:t>
      </w:r>
      <w:bookmarkEnd w:id="67"/>
    </w:p>
    <w:p w14:paraId="02100137" w14:textId="70647E7F" w:rsidR="00CA1E6C" w:rsidRDefault="00D72EEF" w:rsidP="00B315C6">
      <w:r>
        <w:t xml:space="preserve">In der Abbildung </w:t>
      </w:r>
      <w:r w:rsidR="00DF1206">
        <w:t>29</w:t>
      </w:r>
      <w:r w:rsidR="003E78DC">
        <w:t xml:space="preserve"> ist der Ablauf des Such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xml:space="preserve">, der mit der Operation "Get entered input value from GUI" beginnt und mit "Check if path contains subdirectories"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und anschließend auf vier Kriterien überprüft. Bei der ersten Prüfung wird kontrolliert, ob der eingegeben</w:t>
      </w:r>
      <w:r w:rsidR="0034299F">
        <w:t>e</w:t>
      </w:r>
      <w:r w:rsidR="003140D8">
        <w:t xml:space="preserve"> Wer</w:t>
      </w:r>
      <w:r w:rsidR="0034299F">
        <w:t xml:space="preserve">t ein leerer String ist, also ob der Nutzer etwas in das </w:t>
      </w:r>
      <w:r w:rsidR="0034299F">
        <w:lastRenderedPageBreak/>
        <w:t xml:space="preserve">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Get all subdirectories from entered path" beginnt und mit "</w:t>
      </w:r>
      <w:r w:rsidR="00C37C2B">
        <w:t>Add name of Project to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r w:rsidR="0072395D" w:rsidRPr="003F6CFE">
        <w:rPr>
          <w:i/>
          <w:iCs/>
        </w:rPr>
        <w:t>for-Schleife</w:t>
      </w:r>
      <w:r w:rsidR="0072395D">
        <w:t xml:space="preserve"> überprüft, ob die Unterordner der Liste C++-Projekte sind. Dazu wird in der ersten </w:t>
      </w:r>
      <w:r w:rsidR="0072395D" w:rsidRPr="003F6CFE">
        <w:rPr>
          <w:i/>
          <w:iCs/>
        </w:rPr>
        <w:t>for-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r w:rsidR="0072395D" w:rsidRPr="003F6CFE">
        <w:rPr>
          <w:i/>
          <w:iCs/>
        </w:rPr>
        <w:t>for-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r w:rsidR="006D4296" w:rsidRPr="006D4296">
        <w:rPr>
          <w:i/>
          <w:iCs/>
        </w:rPr>
        <w:t>QListWidgetItem</w:t>
      </w:r>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r w:rsidR="0072395D" w:rsidRPr="006D4296">
        <w:rPr>
          <w:i/>
          <w:iCs/>
        </w:rPr>
        <w:t>QListWidgetItem</w:t>
      </w:r>
      <w:r w:rsidR="0072395D">
        <w:t>-Instanz wird anschließend dem Listen-Widget hinzugefügt.</w:t>
      </w:r>
      <w:r w:rsidR="0077776C">
        <w:t xml:space="preserve"> Falls sich </w:t>
      </w:r>
      <w:r w:rsidR="0077776C">
        <w:lastRenderedPageBreak/>
        <w:t>in der zweiten Liste keine JSON-Datei, mit den Metadaten des Projektes, befindet, überprüft das Programm den nächsten Unterorder der ersten Liste.</w:t>
      </w:r>
    </w:p>
    <w:p w14:paraId="1E1282B2" w14:textId="27F057DE" w:rsidR="00FC5CA3" w:rsidRPr="00AF1A29" w:rsidRDefault="0077776C" w:rsidP="00FC5CA3">
      <w:r>
        <w:t>Während dem letzten Teilschritt</w:t>
      </w:r>
      <w:r w:rsidR="00C37C2B">
        <w:t xml:space="preserve">, der sich auf die Operation "Check if List Widget has no Items" </w:t>
      </w:r>
      <w:r w:rsidR="00383A1A">
        <w:t>in d</w:t>
      </w:r>
      <w:r w:rsidR="00D72EEF">
        <w:t>er Abbildung 29</w:t>
      </w:r>
      <w:r w:rsidR="00383A1A">
        <w:t xml:space="preserve"> </w:t>
      </w:r>
      <w:r w:rsidR="00C37C2B">
        <w:t xml:space="preserve">bezieht, </w:t>
      </w:r>
      <w:r>
        <w:t xml:space="preserve">wird geprüft, ob sich </w:t>
      </w:r>
      <w:r w:rsidRPr="006D4296">
        <w:rPr>
          <w:i/>
          <w:iCs/>
        </w:rPr>
        <w:t>QListWidgetItem</w:t>
      </w:r>
      <w:r>
        <w:t xml:space="preserve">-Instanzen in dem Listen-Widget befinden. Wenn dies zutrifft, ist der Prozess des Such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8" w:name="_Toc96582492"/>
      <w:r>
        <w:t>Fenster für die Projekterstellung</w:t>
      </w:r>
      <w:bookmarkEnd w:id="68"/>
    </w:p>
    <w:p w14:paraId="78297971" w14:textId="60C7F84A"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F1206">
        <w:t xml:space="preserve">d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9" w:name="_Toc96582530"/>
      <w:r>
        <w:t xml:space="preserve">Abbildung </w:t>
      </w:r>
      <w:fldSimple w:instr=" SEQ Abbildung \* ARABIC ">
        <w:r w:rsidR="00A82F32">
          <w:rPr>
            <w:noProof/>
          </w:rPr>
          <w:t>30</w:t>
        </w:r>
      </w:fldSimple>
      <w:r>
        <w:t>: Implementierung des Fensters für die Projekt</w:t>
      </w:r>
      <w:r w:rsidR="0067370D">
        <w:t>erstellung</w:t>
      </w:r>
      <w:bookmarkEnd w:id="69"/>
    </w:p>
    <w:p w14:paraId="4EEE35B1" w14:textId="11E2B2E3" w:rsidR="00FC5CA3" w:rsidRDefault="00D72EEF" w:rsidP="00FF66EF">
      <w:bookmarkStart w:id="70" w:name="_Hlk94883777"/>
      <w:r>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w:t>
      </w:r>
      <w:r w:rsidR="000A10AA">
        <w:lastRenderedPageBreak/>
        <w:t>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70"/>
      <w:r w:rsidR="00B032B1">
        <w:t>.</w:t>
      </w:r>
    </w:p>
    <w:p w14:paraId="25111D8D" w14:textId="0B632A91" w:rsidR="00732BE0" w:rsidRDefault="00417D4D" w:rsidP="00732BE0">
      <w:pPr>
        <w:keepNext/>
      </w:pPr>
      <w:r>
        <w:rPr>
          <w:noProof/>
          <w:lang w:eastAsia="de-DE"/>
        </w:rPr>
        <w:drawing>
          <wp:inline distT="0" distB="0" distL="0" distR="0" wp14:anchorId="55224B08" wp14:editId="3896C728">
            <wp:extent cx="5745480" cy="3425825"/>
            <wp:effectExtent l="0" t="0" r="762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45480" cy="3425825"/>
                    </a:xfrm>
                    <a:prstGeom prst="rect">
                      <a:avLst/>
                    </a:prstGeom>
                    <a:noFill/>
                    <a:ln>
                      <a:noFill/>
                    </a:ln>
                  </pic:spPr>
                </pic:pic>
              </a:graphicData>
            </a:graphic>
          </wp:inline>
        </w:drawing>
      </w:r>
    </w:p>
    <w:p w14:paraId="7D22E544" w14:textId="4F8FE62D" w:rsidR="00732BE0" w:rsidRDefault="00732BE0" w:rsidP="00732BE0">
      <w:pPr>
        <w:pStyle w:val="Beschriftung"/>
      </w:pPr>
      <w:bookmarkStart w:id="71" w:name="_Toc96582531"/>
      <w:r>
        <w:t xml:space="preserve">Abbildung </w:t>
      </w:r>
      <w:fldSimple w:instr=" SEQ Abbildung \* ARABIC ">
        <w:r w:rsidR="00A82F32">
          <w:rPr>
            <w:noProof/>
          </w:rPr>
          <w:t>31</w:t>
        </w:r>
      </w:fldSimple>
      <w:r>
        <w:t>: Flussdiagramm für die Projekterstellung</w:t>
      </w:r>
      <w:bookmarkEnd w:id="71"/>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 die Operation „Get all formular values from GUI“ in der Abbildung 31 bezieh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long)“-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t>D</w:t>
      </w:r>
      <w:r w:rsidR="0044562C">
        <w:t>er kurze Projektname</w:t>
      </w:r>
      <w:r w:rsidR="009317F6">
        <w:t xml:space="preserve"> – einzugeben in dem „Project Name (shor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lastRenderedPageBreak/>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7BADABC8" w:rsidR="003F4AFC" w:rsidRPr="00FC5CA3" w:rsidRDefault="00C0171B" w:rsidP="003F4AFC">
      <w:r>
        <w:t>In dem zweiten Teilschritt</w:t>
      </w:r>
      <w:r w:rsidR="00C37C2B">
        <w:t>, der sich auf die Operation „Check formular value</w:t>
      </w:r>
      <w:r w:rsidR="00D72EEF">
        <w:t>s“ in der Abbildung 31</w:t>
      </w:r>
      <w:r w:rsidR="00C37C2B">
        <w:t xml:space="preserve"> bezieht,</w:t>
      </w:r>
      <w:r>
        <w:t xml:space="preserve"> werden die gespeicherten Werte des ersten Teilschritts überprüft. Diese Überprüfung wird mithilfe eines zusätzlichen </w:t>
      </w:r>
      <w:r w:rsidR="00BA3CA1">
        <w:t>Hilfsdiagramm</w:t>
      </w:r>
      <w:r w:rsidR="00DF1206">
        <w:t>es</w:t>
      </w:r>
      <w:r>
        <w:t xml:space="preserve"> erklärt:</w:t>
      </w:r>
    </w:p>
    <w:p w14:paraId="563B5C14" w14:textId="6D44B32E" w:rsidR="00732BE0" w:rsidRDefault="009C609B" w:rsidP="00732BE0">
      <w:pPr>
        <w:keepNext/>
      </w:pPr>
      <w:r>
        <w:rPr>
          <w:noProof/>
          <w:lang w:eastAsia="de-DE"/>
        </w:rPr>
        <w:pict w14:anchorId="6A5866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64.25pt">
            <v:imagedata r:id="rId57" o:title="Check der Projekterstellungsformularwerte"/>
          </v:shape>
        </w:pict>
      </w:r>
    </w:p>
    <w:p w14:paraId="0DC696E4" w14:textId="16D963E8" w:rsidR="00C0171B" w:rsidRPr="00C0171B" w:rsidRDefault="00732BE0" w:rsidP="00C0171B">
      <w:pPr>
        <w:pStyle w:val="Beschriftung"/>
      </w:pPr>
      <w:bookmarkStart w:id="72" w:name="_Toc96582532"/>
      <w:r>
        <w:t xml:space="preserve">Abbildung </w:t>
      </w:r>
      <w:fldSimple w:instr=" SEQ Abbildung \* ARABIC ">
        <w:r w:rsidR="00A82F32">
          <w:rPr>
            <w:noProof/>
          </w:rPr>
          <w:t>32</w:t>
        </w:r>
      </w:fldSimple>
      <w:r>
        <w:t xml:space="preserve">: Flussdiagramm für den Check der </w:t>
      </w:r>
      <w:r w:rsidR="00DA5A33">
        <w:t>Projekterstellungsf</w:t>
      </w:r>
      <w:r>
        <w:t>ormularwerte</w:t>
      </w:r>
      <w:bookmarkEnd w:id="72"/>
    </w:p>
    <w:p w14:paraId="1DF7EF9E" w14:textId="4181ECB0"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w:t>
      </w:r>
      <w:r w:rsidR="00DF1206">
        <w:t xml:space="preserve"> </w:t>
      </w:r>
      <w:r w:rsidR="0098739F">
        <w:t>sehen als Operation „Check if all text inputs a</w:t>
      </w:r>
      <w:r>
        <w:t>re filled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zusehen als Operation „Check if entered short project name contains a URL-reser</w:t>
      </w:r>
      <w:r w:rsidR="00D72EEF">
        <w:t xml:space="preserve">ved </w:t>
      </w:r>
      <w:r w:rsidR="00D72EEF">
        <w:lastRenderedPageBreak/>
        <w:t>character“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der sich auf die Operation „Create project with entered short</w:t>
      </w:r>
      <w:r w:rsidR="00D72EEF">
        <w:t xml:space="preserve"> project name“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9C609B" w:rsidP="00732BE0">
      <w:pPr>
        <w:keepNext/>
      </w:pPr>
      <w:r>
        <w:rPr>
          <w:noProof/>
          <w:lang w:eastAsia="de-DE"/>
        </w:rPr>
        <w:pict w14:anchorId="397B69CD">
          <v:shape id="_x0000_i1026" type="#_x0000_t75" style="width:449.25pt;height:156pt">
            <v:imagedata r:id="rId58" o:title="Erstellung des Projektordners"/>
          </v:shape>
        </w:pict>
      </w:r>
    </w:p>
    <w:p w14:paraId="7858008E" w14:textId="208FEBA9" w:rsidR="002118C6" w:rsidRDefault="00732BE0" w:rsidP="00FC5CA3">
      <w:pPr>
        <w:pStyle w:val="Beschriftung"/>
      </w:pPr>
      <w:bookmarkStart w:id="73" w:name="_Toc96582533"/>
      <w:r>
        <w:t xml:space="preserve">Abbildung </w:t>
      </w:r>
      <w:fldSimple w:instr=" SEQ Abbildung \* ARABIC ">
        <w:r w:rsidR="00A82F32">
          <w:rPr>
            <w:noProof/>
          </w:rPr>
          <w:t>33</w:t>
        </w:r>
      </w:fldSimple>
      <w:r>
        <w:t>: Flussdiagramm für Erstellung des Projektordners</w:t>
      </w:r>
      <w:bookmarkEnd w:id="73"/>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zusehen als Operation „Create new Project directory in the entered sav</w:t>
      </w:r>
      <w:r>
        <w:t>ing directory“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short)“-Texteingabefeld, gekennzeichnet als zweites Texteingabefeld des blau ma</w:t>
      </w:r>
      <w:r>
        <w:t>rkierten Teils in der Abbildung 30</w:t>
      </w:r>
      <w:r w:rsidR="009317F6">
        <w:t>, eingeben wurde.</w:t>
      </w:r>
    </w:p>
    <w:p w14:paraId="6A5EE8FE" w14:textId="136F71EE" w:rsidR="00916DF4" w:rsidRDefault="004F72F9" w:rsidP="002118C6">
      <w:r>
        <w:lastRenderedPageBreak/>
        <w:t>Als nächstes</w:t>
      </w:r>
      <w:r w:rsidR="00367C29">
        <w:t>, zusehen als Operation „Copy Project-template content into</w:t>
      </w:r>
      <w:r w:rsidR="00D72EEF">
        <w:t xml:space="preserve"> th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licenses“-Unterordner</w:t>
      </w:r>
      <w:r w:rsidR="00D72EEF">
        <w:t xml:space="preserve"> in der Abbildung 27</w:t>
      </w:r>
      <w:r w:rsidR="00B55F51">
        <w:t xml:space="preserve"> des Kapitels 6.1, als auch der Inhalt des Quellen-Unterordner, gekennzeichnet durch des „source</w:t>
      </w:r>
      <w:r w:rsidR="00D72EEF">
        <w:t>s“-Unterordner in der Abbildung 27</w:t>
      </w:r>
      <w:r w:rsidR="00B55F51">
        <w:t xml:space="preserve"> des Kapitels 6.1, 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Create project_config JSON file and add it to project</w:t>
      </w:r>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4" w:name="_Toc96582534"/>
      <w:r>
        <w:t xml:space="preserve">Abbildung </w:t>
      </w:r>
      <w:fldSimple w:instr=" SEQ Abbildung \* ARABIC ">
        <w:r w:rsidR="00A82F32">
          <w:rPr>
            <w:noProof/>
          </w:rPr>
          <w:t>34</w:t>
        </w:r>
      </w:fldSimple>
      <w:r>
        <w:t>: Projekt-Konfiguration JSON-Datei</w:t>
      </w:r>
      <w:bookmarkEnd w:id="74"/>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w:t>
      </w:r>
      <w:r w:rsidR="00D628E9">
        <w:lastRenderedPageBreak/>
        <w:t xml:space="preserve">Checkbox unmarkiert ist, der Status der Checkbox also </w:t>
      </w:r>
      <w:r w:rsidR="00D628E9" w:rsidRPr="00D628E9">
        <w:rPr>
          <w:i/>
          <w:iCs/>
        </w:rPr>
        <w:t>False</w:t>
      </w:r>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zusehen als Operation „Copy selected license file from Project-Templa</w:t>
      </w:r>
      <w:r w:rsidR="00A059AB">
        <w:t>te to Project“ in der Abbildung 33</w:t>
      </w:r>
      <w:r w:rsidR="00367C29">
        <w:t>,</w:t>
      </w:r>
      <w:r>
        <w:t xml:space="preserve"> überprüft das Programm welcher Wert in der „License Type“-DopDown-Liste, gekennzeichnet durch die</w:t>
      </w:r>
      <w:r w:rsidR="00BC7408">
        <w:t xml:space="preserve"> zweite </w:t>
      </w:r>
      <w:r>
        <w:t>DropDown-Liste in de</w:t>
      </w:r>
      <w:r w:rsidR="00BC7408">
        <w:t>m rot markierten Teil in der Abbildu</w:t>
      </w:r>
      <w:r w:rsidR="00460D2A">
        <w:t>ng 30</w:t>
      </w:r>
      <w:r w:rsidR="00BC7408">
        <w:t>, ausgewählt wurde. Dieser Wert entspricht 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licenses</w:t>
      </w:r>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nächstes, zusehen als Operation „Write current date to C</w:t>
      </w:r>
      <w:r w:rsidR="00A059AB">
        <w:t>hangelog file“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0DE7D623" w:rsidR="0045180A" w:rsidRDefault="0045180A" w:rsidP="002118C6">
      <w:r>
        <w:t>Danach</w:t>
      </w:r>
      <w:r w:rsidR="002259B9">
        <w:t>, zusehen als Operation „Create selected Module with entere</w:t>
      </w:r>
      <w:r w:rsidR="00A059AB">
        <w:t>d module name“ in der Abbildung 33</w:t>
      </w:r>
      <w:r w:rsidR="002259B9">
        <w:t>,</w:t>
      </w:r>
      <w:r>
        <w:t xml:space="preserve"> erstellt das Programm ein neues Projektmodul in dem neuen Projekt. Dazu wird zuerst geprüft welcher Wert in der Projekttyp-DropDown-Liste, gekennzeichnet durch die „Project Type“-Drop</w:t>
      </w:r>
      <w:r w:rsidR="00FA63A8">
        <w:t>D</w:t>
      </w:r>
      <w:r w:rsidR="00A059AB">
        <w:t>own-Liste in Abbildung 30</w:t>
      </w:r>
      <w:r w:rsidR="00DF1206">
        <w:t>,</w:t>
      </w:r>
      <w:r>
        <w:t xml:space="preserve"> ausgewählt wurde</w:t>
      </w:r>
      <w:r w:rsidR="00FA63A8">
        <w:t xml:space="preserve">. Dieser Wert entspricht dem gleichnamigen Projekttyp-Ordner, gekennzeichnet durch die „Header Only Module“- / „Internal Library Module“- und „Main Runnable </w:t>
      </w:r>
      <w:r w:rsidR="00A059AB">
        <w:t>Module“-Ordner in der Abbildung 27</w:t>
      </w:r>
      <w:r w:rsidR="00FA63A8">
        <w:t xml:space="preserve"> des Kapitels 6.1, in dem Quellen-Ordner, gekennzeichnet durch den „source</w:t>
      </w:r>
      <w:r w:rsidR="00A059AB">
        <w:t>s“-Unterordner in der Abbildung 27</w:t>
      </w:r>
      <w:r w:rsidR="00FA63A8">
        <w:t xml:space="preserve"> des Kapitels 6.1, der Projekt-Schablone. Der entsprechende Projekttyp-Ordner wird anschließend, inklusive Inhalt, in den „sources“-Ordner des neuen Projektes kopiert.</w:t>
      </w:r>
    </w:p>
    <w:p w14:paraId="62FF3E7E" w14:textId="0112A76D" w:rsidR="00FA63A8" w:rsidRDefault="00FA63A8" w:rsidP="002118C6">
      <w:r>
        <w:t>Als letztes</w:t>
      </w:r>
      <w:r w:rsidR="002259B9">
        <w:t>, zusehen als Operation „Add all entered authors into the</w:t>
      </w:r>
      <w:r w:rsidR="00A059AB">
        <w:t xml:space="preserve"> Authors file“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hinzu und schließt die Datei anschließend wieder.</w:t>
      </w:r>
      <w:r w:rsidR="003E511B">
        <w:t xml:space="preserve"> Dadurch endet der dritte Teilschritt </w:t>
      </w:r>
      <w:r w:rsidR="003E511B">
        <w:lastRenderedPageBreak/>
        <w:t>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to the </w:t>
      </w:r>
      <w:r w:rsidR="00A059AB">
        <w:t>GUI main menu“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5" w:name="_Toc96582493"/>
      <w:r>
        <w:t>Fenster für die Projektaktualisierung</w:t>
      </w:r>
      <w:bookmarkEnd w:id="75"/>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6" w:name="_Toc96582535"/>
      <w:r>
        <w:t xml:space="preserve">Abbildung </w:t>
      </w:r>
      <w:fldSimple w:instr=" SEQ Abbildung \* ARABIC ">
        <w:r w:rsidR="00A82F32">
          <w:rPr>
            <w:noProof/>
          </w:rPr>
          <w:t>35</w:t>
        </w:r>
      </w:fldSimple>
      <w:r>
        <w:t>: Implementierung des Fensters für die Projektaktualisierung</w:t>
      </w:r>
      <w:bookmarkEnd w:id="76"/>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lastRenderedPageBreak/>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Updatables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40BC1C11" w:rsidR="00732BE0" w:rsidRDefault="009C609B" w:rsidP="00732BE0">
      <w:pPr>
        <w:keepNext/>
      </w:pPr>
      <w:r>
        <w:rPr>
          <w:noProof/>
          <w:lang w:eastAsia="de-DE"/>
        </w:rPr>
        <w:pict w14:anchorId="397C3239">
          <v:shape id="_x0000_i1027" type="#_x0000_t75" style="width:452.25pt;height:232.5pt">
            <v:imagedata r:id="rId61" o:title="Initialisierung der Projektaktualisierungsdaten"/>
          </v:shape>
        </w:pict>
      </w:r>
    </w:p>
    <w:p w14:paraId="11A7EE8F" w14:textId="4B778152" w:rsidR="00732BE0" w:rsidRDefault="00732BE0" w:rsidP="00732BE0">
      <w:pPr>
        <w:pStyle w:val="Beschriftung"/>
      </w:pPr>
      <w:bookmarkStart w:id="77" w:name="_Toc96582536"/>
      <w:r>
        <w:t xml:space="preserve">Abbildung </w:t>
      </w:r>
      <w:fldSimple w:instr=" SEQ Abbildung \* ARABIC ">
        <w:r w:rsidR="00A82F32">
          <w:rPr>
            <w:noProof/>
          </w:rPr>
          <w:t>36</w:t>
        </w:r>
      </w:fldSimple>
      <w:r>
        <w:t xml:space="preserve">: Flussdiagramm </w:t>
      </w:r>
      <w:r w:rsidR="00700935">
        <w:t>der Initialisierung der Projektaktualisierungsdaten</w:t>
      </w:r>
      <w:bookmarkEnd w:id="77"/>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Loading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der sich auf die Operation „Read the „</w:t>
      </w:r>
      <w:r w:rsidR="00280B87">
        <w:t>project__config.json</w:t>
      </w:r>
      <w:r w:rsidR="0098739F">
        <w:t>“</w:t>
      </w:r>
      <w:r w:rsidR="00280B87">
        <w:t xml:space="preserve"> from selected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5BB1D521" w:rsidR="003C6C81" w:rsidRDefault="00C65E9F" w:rsidP="002040F8">
      <w:r>
        <w:lastRenderedPageBreak/>
        <w:t>In dem dritten Teilschritt</w:t>
      </w:r>
      <w:r w:rsidR="00280B87">
        <w:t>, der sich auf die Operation „Set all Values in the Project Configuration Frame to</w:t>
      </w:r>
      <w:r w:rsidR="00DF1206">
        <w:t xml:space="preserve"> </w:t>
      </w:r>
      <w:r w:rsidR="00280B87">
        <w:t>the j</w:t>
      </w:r>
      <w:r w:rsidR="00A059AB">
        <w:t>son values“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t>Nachdem die Werte der Projekteinstellungen gesetzt wurden, startet der vierte Teilschritt</w:t>
      </w:r>
      <w:r w:rsidR="00280B87">
        <w:t>, der sich auf die Operation „Create Updatable F</w:t>
      </w:r>
      <w:r w:rsidR="00A059AB">
        <w:t>iles TreeList“ in der Abbildung 36</w:t>
      </w:r>
      <w:r w:rsidR="00280B87">
        <w:t xml:space="preserve"> bezieht. In diesem Teilschritt</w:t>
      </w:r>
      <w:r>
        <w:t xml:space="preserve"> </w:t>
      </w:r>
      <w:r w:rsidR="00280B87">
        <w:t>wird</w:t>
      </w:r>
      <w:r>
        <w:t xml:space="preserve"> </w:t>
      </w:r>
      <w:r w:rsidR="00E81AE2">
        <w:t>der „Updatabl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9C609B" w:rsidP="00732BE0">
      <w:pPr>
        <w:keepNext/>
      </w:pPr>
      <w:r>
        <w:rPr>
          <w:noProof/>
          <w:lang w:eastAsia="de-DE"/>
        </w:rPr>
        <w:pict w14:anchorId="3D8B0891">
          <v:shape id="_x0000_i1028" type="#_x0000_t75" style="width:452.25pt;height:208.5pt">
            <v:imagedata r:id="rId62" o:title="Erstellung der Baumliste"/>
          </v:shape>
        </w:pict>
      </w:r>
    </w:p>
    <w:p w14:paraId="1F3049BB" w14:textId="2D99A81D" w:rsidR="00732BE0" w:rsidRDefault="00732BE0" w:rsidP="00732BE0">
      <w:pPr>
        <w:pStyle w:val="Beschriftung"/>
      </w:pPr>
      <w:bookmarkStart w:id="78" w:name="_Toc96582537"/>
      <w:r>
        <w:t xml:space="preserve">Abbildung </w:t>
      </w:r>
      <w:fldSimple w:instr=" SEQ Abbildung \* ARABIC ">
        <w:r w:rsidR="00A82F32">
          <w:rPr>
            <w:noProof/>
          </w:rPr>
          <w:t>37</w:t>
        </w:r>
      </w:fldSimple>
      <w:r>
        <w:t>: Flussdiagramm für die Erstellung der Baumliste</w:t>
      </w:r>
      <w:bookmarkEnd w:id="78"/>
    </w:p>
    <w:p w14:paraId="3AB842BC" w14:textId="67FD206E" w:rsidR="005E0933" w:rsidRDefault="00E81AE2" w:rsidP="00CD37A0">
      <w:r>
        <w:t>In der Abbildung 37</w:t>
      </w:r>
      <w:r w:rsidR="005C409E">
        <w:t xml:space="preserve"> ist der Ablauf dargestellt,</w:t>
      </w:r>
      <w:r w:rsidR="00763C5C">
        <w:t xml:space="preserve"> </w:t>
      </w:r>
      <w:r>
        <w:t>durch den dem der „Updatable Files“-Liste die Pfade aller aktualisierbaren Dateien als Listenelemente hinzugefügt werden</w:t>
      </w:r>
      <w:r w:rsidR="005C409E">
        <w:t>.</w:t>
      </w:r>
      <w:r w:rsidR="00F26F5F">
        <w:t xml:space="preserve"> Als erstes</w:t>
      </w:r>
      <w:r w:rsidR="005E0933">
        <w:t xml:space="preserve">, zusehen als Operation „Create new „.tmp“ directory“ in der Abbildung </w:t>
      </w:r>
      <w:r>
        <w:t>37</w:t>
      </w:r>
      <w:r w:rsidR="005E0933">
        <w:t>,</w:t>
      </w:r>
      <w:r w:rsidR="00F26F5F">
        <w:t xml:space="preserve"> erstellt das Programm einen temporären „.tmp“-Ordner.</w:t>
      </w:r>
    </w:p>
    <w:p w14:paraId="5C70EFC9" w14:textId="57EA28D3" w:rsidR="00F26F5F" w:rsidRDefault="00F26F5F" w:rsidP="00CD37A0">
      <w:r>
        <w:t>Nach dessen Erstellung wird der Inhalt des ausgewählten Projektes in den „.tmp“-Ordner kopiert</w:t>
      </w:r>
      <w:r w:rsidR="005E0933">
        <w:t>, zusehen als „Copy project content into „.t</w:t>
      </w:r>
      <w:r w:rsidR="00E81AE2">
        <w:t>mp“ directory“ in der Abbildung 37</w:t>
      </w:r>
      <w:r w:rsidR="005E0933">
        <w:t>.</w:t>
      </w:r>
    </w:p>
    <w:p w14:paraId="3CC2D5C6" w14:textId="39B1E406" w:rsidR="005E0933" w:rsidRDefault="00F26F5F" w:rsidP="00CD37A0">
      <w:r>
        <w:t>Anschließend</w:t>
      </w:r>
      <w:r w:rsidR="005E0933">
        <w:t>, zusehen als Operation „Get all files and subdirectories from „.tmp“ that are also in Tem</w:t>
      </w:r>
      <w:r w:rsidR="00E81AE2">
        <w:t>plate-Projekt“ in der Abbildung 37</w:t>
      </w:r>
      <w:r w:rsidR="005E0933">
        <w:t>,</w:t>
      </w:r>
      <w:r>
        <w:t xml:space="preserve"> speichert das Programm jeden Pfad </w:t>
      </w:r>
      <w:r>
        <w:lastRenderedPageBreak/>
        <w:t>der Dateien und Unterordner des „.tmp“-Ordners, die sich auch in der Projekt-Schablone befinden, intern in einer Liste.</w:t>
      </w:r>
    </w:p>
    <w:p w14:paraId="1C6F09A3" w14:textId="1E013544" w:rsidR="00F26F5F" w:rsidRDefault="00F770D8" w:rsidP="00CD37A0">
      <w:r>
        <w:t>Im Anschluss</w:t>
      </w:r>
      <w:r w:rsidR="005E0933">
        <w:t>, zusehen als Operation „Override those with the content of the files and subdirectories of th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t>Als nächstes</w:t>
      </w:r>
      <w:r w:rsidR="005E0933">
        <w:t>, zusehen als Operation „Compare „</w:t>
      </w:r>
      <w:r w:rsidR="00F2240F">
        <w:t>.tmp</w:t>
      </w:r>
      <w:r w:rsidR="005E0933">
        <w:t>“</w:t>
      </w:r>
      <w:r w:rsidR="00F2240F">
        <w:t xml:space="preserve"> with Template-Projekt</w:t>
      </w:r>
      <w:r w:rsidR="00E81AE2">
        <w:t>“ in der Abbildung 37</w:t>
      </w:r>
      <w:r w:rsidR="005E0933">
        <w:t>,</w:t>
      </w:r>
      <w:r>
        <w:t xml:space="preserve"> </w:t>
      </w:r>
      <w:r w:rsidR="00FC664A">
        <w:t>vergleicht das Programm den „.tmp“-Ordner mit der Projekt-Schablone. Dabei wird als erstes überprüft</w:t>
      </w:r>
      <w:r w:rsidR="00F2240F">
        <w:t xml:space="preserve">, zusehen als Operation „Check if in Template-Projekt any Files / Subdirectories that are </w:t>
      </w:r>
      <w:r w:rsidR="00E81AE2">
        <w:t>not in „.tmp““ in der Abbildung 37</w:t>
      </w:r>
      <w:r w:rsidR="00F2240F">
        <w:t>,</w:t>
      </w:r>
      <w:r w:rsidR="00FC664A">
        <w:t xml:space="preserve"> ob sich in der Projekt-Schablone Dateien oder Unterordner befinden, die sich nicht in dem „.tmp“-Ordner vorhanden sind. Falls das der Fall ist, wurden diese Dateien oder Unterordner nach der Erstellung des Projektes in die Projekt-Schablone hinzugefügt. Deswegen werden die Pfade zu diesen Dateien oder Unterordnern </w:t>
      </w:r>
      <w:r w:rsidR="006D4A85">
        <w:t>der „Updatables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r w:rsidR="00CD4147" w:rsidRPr="00CD4147">
        <w:rPr>
          <w:i/>
          <w:iCs/>
        </w:rPr>
        <w:t>QListWidgetItem</w:t>
      </w:r>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tmp“-Ordner und der Projekt-Schablone überprüft</w:t>
      </w:r>
      <w:r w:rsidR="00F2240F">
        <w:t>, zusehen als Operation „Check if in Template-Projekt any Files / Subdirectories which content is differen</w:t>
      </w:r>
      <w:r w:rsidR="00E81AE2">
        <w:t>t from „.tmp““ in der Abbildung 37</w:t>
      </w:r>
      <w:r w:rsidR="00F2240F">
        <w:t>,</w:t>
      </w:r>
      <w:r>
        <w:t xml:space="preserve"> ob es Dateien oder Unterorder gibt, die sich</w:t>
      </w:r>
      <w:r w:rsidR="006B0A31">
        <w:t xml:space="preserve"> sowohl</w:t>
      </w:r>
      <w:r>
        <w:t xml:space="preserve"> in dem „.tmp“-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Updatables Files“-Liste</w:t>
      </w:r>
      <w:r w:rsidR="006B0A31">
        <w:t>, gekennzeichnet durch den rot m</w:t>
      </w:r>
      <w:r w:rsidR="00E81AE2">
        <w:t>arkierten Teil in der Abbildung 35</w:t>
      </w:r>
      <w:r w:rsidR="006B0A31">
        <w:t xml:space="preserve">, als orangene Listenelemente hinzugefügt. Dazu wird eine </w:t>
      </w:r>
      <w:r w:rsidR="006B0A31" w:rsidRPr="00CD4147">
        <w:rPr>
          <w:i/>
          <w:iCs/>
        </w:rPr>
        <w:t>QListWidgetItem</w:t>
      </w:r>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 xml:space="preserve">der „Updatables Files“-Liste </w:t>
      </w:r>
      <w:r w:rsidR="006B0A31">
        <w:lastRenderedPageBreak/>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 xml:space="preserve">der „Updatables Files“-Liste </w:t>
      </w:r>
      <w:r>
        <w:t>als Listenelemente hinzugefügt w</w:t>
      </w:r>
      <w:r w:rsidR="00F04453">
        <w:t>u</w:t>
      </w:r>
      <w:r>
        <w:t>rden</w:t>
      </w:r>
      <w:r w:rsidR="00F04453">
        <w:t>, wird im fünften Teilschritt</w:t>
      </w:r>
      <w:r w:rsidR="00280B87">
        <w:t>, der sich auf die Operation „Close L</w:t>
      </w:r>
      <w:r w:rsidR="00460D2A">
        <w:t>oading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9C609B" w:rsidP="00732BE0">
      <w:pPr>
        <w:keepNext/>
      </w:pPr>
      <w:r>
        <w:rPr>
          <w:b/>
          <w:bCs/>
          <w:noProof/>
          <w:lang w:eastAsia="de-DE"/>
        </w:rPr>
        <w:pict w14:anchorId="25F46414">
          <v:shape id="_x0000_i1029" type="#_x0000_t75" style="width:453pt;height:116.25pt">
            <v:imagedata r:id="rId63" o:title="Hinzufügen der Splitterwidgets"/>
          </v:shape>
        </w:pict>
      </w:r>
    </w:p>
    <w:p w14:paraId="3C348681" w14:textId="446FE4B3" w:rsidR="00DC2CE2" w:rsidRPr="00DC2CE2" w:rsidRDefault="00732BE0" w:rsidP="00DC2CE2">
      <w:pPr>
        <w:pStyle w:val="Beschriftung"/>
      </w:pPr>
      <w:bookmarkStart w:id="79" w:name="_Toc96582538"/>
      <w:r>
        <w:t xml:space="preserve">Abbildung </w:t>
      </w:r>
      <w:fldSimple w:instr=" SEQ Abbildung \* ARABIC ">
        <w:r w:rsidR="00A82F32">
          <w:rPr>
            <w:noProof/>
          </w:rPr>
          <w:t>38</w:t>
        </w:r>
      </w:fldSimple>
      <w:r>
        <w:t xml:space="preserve">: Flussdiagramm für </w:t>
      </w:r>
      <w:r w:rsidR="00DC2CE2">
        <w:t>das Hinzufügen der Splitterwidgets</w:t>
      </w:r>
      <w:bookmarkEnd w:id="79"/>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xml:space="preserve">, nachdem ein </w:t>
      </w:r>
      <w:r w:rsidR="001A3647">
        <w:lastRenderedPageBreak/>
        <w:t>Listenelement in der „Updatables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4D43FD89" w:rsidR="005B2957" w:rsidRDefault="005B2957" w:rsidP="00FF66EF">
      <w:r>
        <w:t>Im ersten Teilschritt</w:t>
      </w:r>
      <w:bookmarkStart w:id="80" w:name="_Hlk95407687"/>
      <w:r w:rsidR="00F2240F">
        <w:t>,</w:t>
      </w:r>
      <w:r w:rsidR="00F2240F" w:rsidRPr="00F2240F">
        <w:t xml:space="preserve"> </w:t>
      </w:r>
      <w:r w:rsidR="00F2240F">
        <w:t>der mit der Operation "Get path to</w:t>
      </w:r>
      <w:r w:rsidR="00DF1206">
        <w:t xml:space="preserve"> </w:t>
      </w:r>
      <w:r w:rsidR="00F2240F">
        <w:t>the clicked Tree List Item" beginnt und mit "</w:t>
      </w:r>
      <w:r w:rsidR="00CD23AC">
        <w:t>Add „.tmp“ file content to „theirs“ List Widget</w:t>
      </w:r>
      <w:r w:rsidR="00460D2A">
        <w:t>" in der Abbildung 38</w:t>
      </w:r>
      <w:r w:rsidR="00F2240F">
        <w:t xml:space="preserve"> endet, </w:t>
      </w:r>
      <w:bookmarkEnd w:id="80"/>
      <w:r>
        <w:t xml:space="preserve">speichert das Programm den Pfad, der auf dem ausgewählten Listenelement angezeigt wird. Anschließend wird überprüft, ob es sich bei diesem Pfad um eine Datei handelt. Wenn dies zutrifft, </w:t>
      </w:r>
      <w:r w:rsidR="00086D11">
        <w:t>öffnet das Programm diese Datei in dem „.tmp“-Ordner und speichert den Inhalt dieser Datei in eine interne Liste.</w:t>
      </w:r>
      <w:r>
        <w:t xml:space="preserve"> </w:t>
      </w:r>
      <w:r w:rsidR="00086D11">
        <w:t xml:space="preserve">Danach erstellt das Programm eine </w:t>
      </w:r>
      <w:r w:rsidR="001237F8">
        <w:t>„theirs“-</w:t>
      </w:r>
      <w:r w:rsidR="00086D11">
        <w:t xml:space="preserve">Instanz der Klasse </w:t>
      </w:r>
      <w:r w:rsidR="00086D11" w:rsidRPr="00086D11">
        <w:rPr>
          <w:i/>
          <w:iCs/>
        </w:rPr>
        <w:t>SourceFrame</w:t>
      </w:r>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Take Theirs</w:t>
      </w:r>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theirs“-Instanz erstellt wurde, wird die Liste, in der der Inhalt der Datei gespeichert wurde, dem Listen-Widget dieser Instanz hinzugefügt. Dadurch wird in dem Listen-Widget der Inhalt der Datei, die sich in dem „.tmp“-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yours“ instance of class „SourceFrame“" beginnt und mit "Add origin project file content to „yours</w:t>
      </w:r>
      <w:r w:rsidR="00460D2A">
        <w:t>“ List Widget" in der Abbildung 38</w:t>
      </w:r>
      <w:r w:rsidR="00CD23AC">
        <w:t xml:space="preserve"> endet,</w:t>
      </w:r>
      <w:r>
        <w:t xml:space="preserve"> erstellt </w:t>
      </w:r>
      <w:r w:rsidR="00D36770">
        <w:t xml:space="preserve">das Programm eine „yours“-Instanz der Klasse </w:t>
      </w:r>
      <w:r w:rsidR="00D36770" w:rsidRPr="00086D11">
        <w:rPr>
          <w:i/>
          <w:iCs/>
        </w:rPr>
        <w:t>SourceFrame</w:t>
      </w:r>
      <w:r w:rsidR="00D36770" w:rsidRPr="00DE6940">
        <w:t xml:space="preserve">. </w:t>
      </w:r>
      <w:r w:rsidR="00D36770">
        <w:t>Diese Instanz ist für den linken Teil, gekennzeichnet durch den „Take</w:t>
      </w:r>
      <w:r w:rsidR="00460D2A">
        <w:t xml:space="preserve"> Yours“-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yours“-Instanz leer. Dadurch wird dem Benutzer signalisiert, dass die Datei nur in der Projekt-Schablone existiert.</w:t>
      </w:r>
    </w:p>
    <w:p w14:paraId="7E178403" w14:textId="0E7F0594" w:rsidR="00E43797" w:rsidRDefault="001D778C" w:rsidP="00E43797">
      <w:r>
        <w:t>I</w:t>
      </w:r>
      <w:r w:rsidR="00DF1206">
        <w:t xml:space="preserve">m </w:t>
      </w:r>
      <w:r>
        <w:t>dritten Teilschritt</w:t>
      </w:r>
      <w:r w:rsidR="00CD23AC">
        <w:t>,</w:t>
      </w:r>
      <w:r w:rsidR="00CD23AC" w:rsidRPr="00F2240F">
        <w:t xml:space="preserve"> </w:t>
      </w:r>
      <w:r w:rsidR="00CD23AC">
        <w:t>der mit der Operation "Compare file content of „.tmp“ and file content of origin project" beginnt und mit "Add comparison result to „merged“ List Widget</w:t>
      </w:r>
      <w:r w:rsidR="00460D2A">
        <w:t>“ List Widget" in der Abbildung 38</w:t>
      </w:r>
      <w:r w:rsidR="00CD23AC">
        <w:t xml:space="preserve"> endet,</w:t>
      </w:r>
      <w:r>
        <w:t xml:space="preserve"> vergleicht das Programm den Inhalt der beiden Listen, in denen der Inhalt der Dateien des „.tmp“-Ordners und des </w:t>
      </w:r>
      <w:r>
        <w:lastRenderedPageBreak/>
        <w:t xml:space="preserve">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merged“-Instanz der Klasse „RecipientFrame“. Diese Instanz ist für den mittleren Teil, gekennzeichnet durch den „Accept Changes“-Button, den „Reset C</w:t>
      </w:r>
      <w:r w:rsidR="00460D2A">
        <w:t>hanges“-Button und dem darunter</w:t>
      </w:r>
      <w:r w:rsidR="003E0ED4">
        <w:t xml:space="preserve">liegendem Listen-Widget in dem grün markierten Teil in der </w:t>
      </w:r>
      <w:r w:rsidR="00460D2A">
        <w:t>Abbildung 35</w:t>
      </w:r>
      <w:r w:rsidR="003E0ED4">
        <w:t>, zuständig.</w:t>
      </w:r>
      <w:r w:rsidR="00E43797">
        <w:t xml:space="preserve"> Nachdem die „merged“-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Updatables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08E67F15" w:rsidR="00A76352" w:rsidRDefault="00277064" w:rsidP="00FF66EF">
      <w:r>
        <w:t>Im letzten Teilschritt</w:t>
      </w:r>
      <w:r w:rsidR="00CD23AC">
        <w:t>,</w:t>
      </w:r>
      <w:r w:rsidR="00CD23AC" w:rsidRPr="00F2240F">
        <w:t xml:space="preserve"> </w:t>
      </w:r>
      <w:r w:rsidR="00CD23AC">
        <w:t>der sich auf die Operation „Add instances to</w:t>
      </w:r>
      <w:r w:rsidR="00DF1206">
        <w:t xml:space="preserve"> </w:t>
      </w:r>
      <w:r w:rsidR="00CD23AC">
        <w:t>th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 xml:space="preserve">Wichtig dabei ist, dass die Konfigurationen nur auf das des Listen-Widgets der „merged“-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Yours“-Button. </w:t>
      </w:r>
      <w:r w:rsidR="00A76352">
        <w:t>Durch Drücken</w:t>
      </w:r>
      <w:r>
        <w:t xml:space="preserve"> dieses Buttons wird der Inhalt des Listen-Widgets der „</w:t>
      </w:r>
      <w:r w:rsidR="00A76352">
        <w:t>merged</w:t>
      </w:r>
      <w:r>
        <w:t xml:space="preserve">“-Instanz, </w:t>
      </w:r>
      <w:r w:rsidR="00A76352">
        <w:t>mit dem Inhalt des Listen-Widgets der „yours“-Instanz überschrieben. Das bedeutet, dass der Inhalt der Datei aus dem Projekt nicht verändert bzw. aktualisiert werden soll.</w:t>
      </w:r>
    </w:p>
    <w:p w14:paraId="7FCC6429" w14:textId="1F410CC7" w:rsidR="00695F83" w:rsidRDefault="00A76352" w:rsidP="00FF66EF">
      <w:r>
        <w:lastRenderedPageBreak/>
        <w:t xml:space="preserve">Die zweite Art ist durch den „Take Theirs“-Button. Durch Drücken dieses Buttons wird der Inhalt des Listen-Widgets der „merged“-Instanz, mit dem Inhalt des Listen-Widgets der „theirs“-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merged“-Instanz, durch Drag and Drop. Dabei können nur die farbigen Listenelemente aus allen Instanzen gezogen werden</w:t>
      </w:r>
      <w:r w:rsidR="00BA42D8">
        <w:t>. Diese können anschließend</w:t>
      </w:r>
      <w:r>
        <w:t xml:space="preserve"> nur in das Listen-Widget der „merged“-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merged“-Instanz gespeichert werden. Dazu muss der „Accept Changes“-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Der Schlüssel des Dictionarys ist dabei der Pfad zu der Datei in dem „.tmp“-Ordner. Der Wert des Schlüssels ist eine Liste, in der der konfigurierte Inhalt des Listen-Widgets gespeichert ist. Immer wenn der „Accept Changes“-Button gedrückt wird, wird das Python Dictionary mit dem entsprechenden Pfad und Inhalt der ausgewählten Datei aus der „Updatables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Accept Changes“-Button, die Checkbox, des ausgewählten Listenelements der „Updatables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Reset Changes“-Button, gekennzeichnet durch den gleich</w:t>
      </w:r>
      <w:r w:rsidR="00460D2A">
        <w:t>namigen Button in der Abbildung 35</w:t>
      </w:r>
      <w:r w:rsidR="00CA3BF3">
        <w:t>, benutzt werden. Durch den Klick auf den „Reset Changes“-Button löscht das Programm den Pfad und den Inhalt aus dem Python Dictionary, in dem die Änderungen einer Datei intern gespeichert werden</w:t>
      </w:r>
      <w:r w:rsidR="004877CD">
        <w:t xml:space="preserve"> und setzt den </w:t>
      </w:r>
      <w:r w:rsidR="00CA3BF3">
        <w:t xml:space="preserve">Inhalt des Listen-Widgets der „merged“-Instanz </w:t>
      </w:r>
      <w:r w:rsidR="00A53FA5">
        <w:t xml:space="preserve">auf den Erstzustand </w:t>
      </w:r>
      <w:r w:rsidR="00CA3BF3">
        <w:t>zurück</w:t>
      </w:r>
      <w:r w:rsidR="00A53FA5">
        <w:t>.</w:t>
      </w:r>
      <w:r w:rsidR="004877CD">
        <w:t xml:space="preserve"> Außerdem </w:t>
      </w:r>
      <w:r w:rsidR="00625D62">
        <w:t xml:space="preserve">wird durch </w:t>
      </w:r>
      <w:r w:rsidR="00625D62">
        <w:lastRenderedPageBreak/>
        <w:t>Drücken des „Reset Changes“-Buttons, die Checkbox des ausgewählten Listenelements der „Updatables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Updatables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9C609B" w:rsidP="003C22AA">
      <w:pPr>
        <w:keepNext/>
      </w:pPr>
      <w:r>
        <w:rPr>
          <w:noProof/>
          <w:lang w:eastAsia="de-DE"/>
        </w:rPr>
        <w:pict w14:anchorId="2366FA8F">
          <v:shape id="_x0000_i1030" type="#_x0000_t75" style="width:453pt;height:359.25pt">
            <v:imagedata r:id="rId64" o:title="Projektaktualisierung"/>
          </v:shape>
        </w:pict>
      </w:r>
    </w:p>
    <w:p w14:paraId="65AE3781" w14:textId="530610A3" w:rsidR="00FF66EF" w:rsidRPr="00172FBB" w:rsidRDefault="003C22AA" w:rsidP="003C22AA">
      <w:pPr>
        <w:pStyle w:val="Beschriftung"/>
      </w:pPr>
      <w:bookmarkStart w:id="81" w:name="_Toc96582539"/>
      <w:r>
        <w:t xml:space="preserve">Abbildung </w:t>
      </w:r>
      <w:fldSimple w:instr=" SEQ Abbildung \* ARABIC ">
        <w:r w:rsidR="00A82F32">
          <w:rPr>
            <w:noProof/>
          </w:rPr>
          <w:t>39</w:t>
        </w:r>
      </w:fldSimple>
      <w:r>
        <w:t>: Flussdiagramm für die Projektaktualisierung</w:t>
      </w:r>
      <w:bookmarkEnd w:id="81"/>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Check if all TreeWidgetItems are checked</w:t>
      </w:r>
      <w:r w:rsidR="00460D2A">
        <w:t>“ in der Abbildung 39</w:t>
      </w:r>
      <w:r w:rsidR="0010791B">
        <w:t xml:space="preserve"> bezieht,</w:t>
      </w:r>
      <w:r w:rsidR="003C22AA">
        <w:t xml:space="preserve"> </w:t>
      </w:r>
      <w:r w:rsidR="00F153E2">
        <w:t xml:space="preserve">speichert das Programm alle Listenelemente der „Updatables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 xml:space="preserve">Datei des Listenelements, durch den „Accept Changes“-Button, </w:t>
      </w:r>
      <w:r w:rsidR="00965014">
        <w:lastRenderedPageBreak/>
        <w:t xml:space="preserve">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Get entered values fro</w:t>
      </w:r>
      <w:r w:rsidR="00460D2A">
        <w:t>m first frame“ in der Abbildung 39</w:t>
      </w:r>
      <w:r w:rsidR="00916BD8">
        <w:t xml:space="preserve"> bezieht,</w:t>
      </w:r>
      <w:r w:rsidR="006560A5">
        <w:t xml:space="preserve"> speichert das Programm intern </w:t>
      </w:r>
      <w:r w:rsidR="00CF0A85">
        <w:t>folgende Werte aus dem 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Projectname (long)“-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Projectname (shor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DropDown-Liste, gekennzeichnet durch die DropDown-List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der sich auf die Operation „Update project_config JSON file in „.tmp“ directory“ in der Abbild</w:t>
      </w:r>
      <w:r w:rsidR="00460D2A">
        <w:t>ung 39</w:t>
      </w:r>
      <w:r w:rsidR="00916BD8">
        <w:t xml:space="preserve"> bezieht,</w:t>
      </w:r>
      <w:r w:rsidR="006560A5">
        <w:t xml:space="preserve"> aktualisiert das Programm die JSON-Datei</w:t>
      </w:r>
      <w:r w:rsidR="007C1192">
        <w:t xml:space="preserve"> des „.tmp“-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tmp“-Ordners mit einer neuen JSON-Datei, die mithilfe des aktualisierten Dictionarys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der sich auf die Operation „Update Readme file in „.t</w:t>
      </w:r>
      <w:r w:rsidR="00460D2A">
        <w:t>mp“ directory“ in der Abbildung 39</w:t>
      </w:r>
      <w:r w:rsidR="00916BD8">
        <w:t xml:space="preserve"> bezieht,</w:t>
      </w:r>
      <w:r w:rsidR="0024362E">
        <w:t xml:space="preserve"> aktualisiert das Programm die „README.md“-Datei</w:t>
      </w:r>
      <w:r w:rsidR="006B2916">
        <w:t xml:space="preserve"> des „.tmp“-Ordners. Dazu öffnet das Programm diese Datei und ersetzt den Titel der Datei mit dem eingegeben langen Projektnamen, gekennzeichnet durch das „Projectname (long)“-Texteingabefeld </w:t>
      </w:r>
      <w:r w:rsidR="00D32CE6">
        <w:t xml:space="preserve">des blau markierten Teils </w:t>
      </w:r>
      <w:r w:rsidR="00460D2A">
        <w:t>in der Abbildung 35</w:t>
      </w:r>
      <w:r w:rsidR="006B2916">
        <w:t>.</w:t>
      </w:r>
    </w:p>
    <w:p w14:paraId="7462798D" w14:textId="3FCCCF57" w:rsidR="00002817" w:rsidRDefault="00002817" w:rsidP="00662254">
      <w:r>
        <w:lastRenderedPageBreak/>
        <w:t>Im fünften Teilschrit</w:t>
      </w:r>
      <w:r w:rsidR="006B2916">
        <w:t>t</w:t>
      </w:r>
      <w:r w:rsidR="00916BD8">
        <w:t>,</w:t>
      </w:r>
      <w:r w:rsidR="00916BD8" w:rsidRPr="00F2240F">
        <w:t xml:space="preserve"> </w:t>
      </w:r>
      <w:r w:rsidR="00916BD8">
        <w:t>der sich auf die Operation „Update Licenses in „.tmp“ directory“ in de</w:t>
      </w:r>
      <w:r w:rsidR="00460D2A">
        <w:t>r Abbildung 39</w:t>
      </w:r>
      <w:r w:rsidR="00916BD8">
        <w:t xml:space="preserve"> bezieht,</w:t>
      </w:r>
      <w:r w:rsidR="006B2916">
        <w:t xml:space="preserve"> aktualisiert das Programm die Lizenz-Datei des „.tmp“-Ordners. Dazu löscht das Programm die </w:t>
      </w:r>
      <w:r w:rsidR="00C65E2E">
        <w:t xml:space="preserve">aktuelle Lizenz-Datei des „.tmp“-Ordners und fügt diesem Ordner anschließend die neue Lizenz-Datei hinzu. Die neue Lizenz-Datei ist dabei die Lizenz, die in der entsprechenden DropDown-Liste, gekennzeichnet durch die „License“-DropDown-Liste </w:t>
      </w:r>
      <w:r w:rsidR="00D32CE6">
        <w:t xml:space="preserve">des blau markierten Teils </w:t>
      </w:r>
      <w:r w:rsidR="00460D2A">
        <w:t>in der Abbildung 35</w:t>
      </w:r>
      <w:r w:rsidR="00C65E2E">
        <w:t xml:space="preserve">, ausgewählt wurde. Wie in dem letzten Kapitel 6.2.1 erklärt, steht der ausgewählte Wert dieser DropDown-Liste für einen Unterordner des „license“-Ordners in der Projekt-Schablone. </w:t>
      </w:r>
      <w:r w:rsidR="00D32CE6">
        <w:t>Dieser Unterorder enthält eine Textdatei. Diese Textdatei ist die neue Lizenz-Datei, die dem „.tmp“-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t</w:t>
      </w:r>
      <w:r w:rsidR="00460D2A">
        <w:t>mp“ directory“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tmp“-Ordner entweder hinzugefügt oder aus dem „.tmp“-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Override all files in „.tmp“ directory with sel</w:t>
      </w:r>
      <w:r w:rsidR="00460D2A">
        <w:t>ected changes“ in der Abbildung 39</w:t>
      </w:r>
      <w:r w:rsidR="00916BD8">
        <w:t xml:space="preserve"> bezieht,</w:t>
      </w:r>
      <w:r w:rsidR="002D2454">
        <w:t xml:space="preserve"> aktualisiert das Programm alle Dateien, die als Listenelemente in der „Updatables Files“-Liste aufgelistet wurden. Dazu iteriert das Programm durch das Python Dictionary, indem die </w:t>
      </w:r>
      <w:r w:rsidR="00FA75AD">
        <w:t>Änderungen der Dateien, durch den „Accept Changes“-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merged“-Instanz.</w:t>
      </w:r>
    </w:p>
    <w:p w14:paraId="091EAAB2" w14:textId="0560101C" w:rsidR="00662254" w:rsidRPr="007426B6" w:rsidRDefault="00662254" w:rsidP="00FF66EF">
      <w:r>
        <w:t xml:space="preserve">Im </w:t>
      </w:r>
      <w:r w:rsidR="008316C5">
        <w:t>achten</w:t>
      </w:r>
      <w:r>
        <w:t xml:space="preserve"> Teilschritt</w:t>
      </w:r>
      <w:bookmarkStart w:id="82" w:name="_Hlk95406426"/>
      <w:r w:rsidR="00916BD8">
        <w:t>, der mit der Operation "Delete old project" beginnt und mit "</w:t>
      </w:r>
      <w:r w:rsidR="000E77CA">
        <w:t>Delete „.tmp“ directory</w:t>
      </w:r>
      <w:r w:rsidR="00916BD8">
        <w:t xml:space="preserve">" </w:t>
      </w:r>
      <w:r w:rsidR="00460D2A">
        <w:t>in der Abbildung 39</w:t>
      </w:r>
      <w:r w:rsidR="000E77CA">
        <w:t xml:space="preserve"> </w:t>
      </w:r>
      <w:r w:rsidR="00916BD8">
        <w:t>endet</w:t>
      </w:r>
      <w:bookmarkEnd w:id="82"/>
      <w:r w:rsidR="00916BD8">
        <w:t>,</w:t>
      </w:r>
      <w:r w:rsidR="00047E92">
        <w:t xml:space="preserve"> aktualisiert das Programm das ausgewählte Projekt mithilfe des „.tmp“-Ordners. Dazu löscht das Programm zuerst das alte Projekt und erstellt in demselben Verzeichnis ein neues leeres Projekt bzw. einen neuen leeren Ordner mit </w:t>
      </w:r>
      <w:r w:rsidR="00460D2A">
        <w:t>dem eingegeben kurzen Projektnamen</w:t>
      </w:r>
      <w:r w:rsidR="00047E92">
        <w:t>, gekennzeichnet als „</w:t>
      </w:r>
      <w:r w:rsidR="008316C5">
        <w:t>Projectname (shor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w:t>
      </w:r>
      <w:r w:rsidR="008316C5">
        <w:lastRenderedPageBreak/>
        <w:t>des „.tmp“-Ordners in das neue leere Projekt. Als letztes löscht das Programm den „.tmp“-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to main menu“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3" w:name="_Toc96582494"/>
      <w:r>
        <w:t>Fenster für die Erweiterung der Projektmodule</w:t>
      </w:r>
      <w:bookmarkEnd w:id="83"/>
    </w:p>
    <w:p w14:paraId="176EC1AB" w14:textId="4CC5C703"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Die Abbilddung</w:t>
      </w:r>
      <w:r w:rsidR="00DF1206">
        <w:t xml:space="preserve"> 23</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4" w:name="_Toc96582540"/>
      <w:r>
        <w:t xml:space="preserve">Abbildung </w:t>
      </w:r>
      <w:fldSimple w:instr=" SEQ Abbildung \* ARABIC ">
        <w:r w:rsidR="00A82F32">
          <w:rPr>
            <w:noProof/>
          </w:rPr>
          <w:t>40</w:t>
        </w:r>
      </w:fldSimple>
      <w:r>
        <w:t xml:space="preserve">: Implementierung des Fensters für die </w:t>
      </w:r>
      <w:r w:rsidR="009F06E5">
        <w:t>Projektmodulerweiterung</w:t>
      </w:r>
      <w:bookmarkEnd w:id="84"/>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 xml:space="preserve">ein </w:t>
      </w:r>
      <w:r w:rsidR="00FF66EF">
        <w:lastRenderedPageBreak/>
        <w:t>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ein neues Projektmodul mit diesem Fenster erstellen zu können, fügt das Programm, nach dem Klick auf den „Add Cmake Modul“-Button</w:t>
      </w:r>
      <w:r w:rsidR="00050A96">
        <w:t xml:space="preserve"> im Hauptmenü</w:t>
      </w:r>
      <w:r>
        <w:t>, gekennzeichnet durch den „Add Cmake</w:t>
      </w:r>
      <w:r w:rsidR="00050A96">
        <w:t xml:space="preserve"> Modul“-Button in der Abbildung 20 des Kapitels 5.2.1, </w:t>
      </w:r>
      <w:r>
        <w:t>dem Listen-Widget, gekennzeichnet durch den ro</w:t>
      </w:r>
      <w:r w:rsidR="00050A96">
        <w:t>t markierten Teil der Abbildung 40</w:t>
      </w:r>
      <w:r>
        <w:t>, alle lokalen Abhängigkeiten, die für das neue Projektmodul genutzt werden können, als Listenelemente hinzu. Erst nach auflisten der Listenelemente wird das Fenster für die Erweiterung der Projektmodule in der GUI gezeigt.</w:t>
      </w:r>
    </w:p>
    <w:p w14:paraId="55CDCFBB" w14:textId="22DF5BCA" w:rsidR="00DA5A33" w:rsidRDefault="009C609B" w:rsidP="00DA5A33">
      <w:pPr>
        <w:keepNext/>
      </w:pPr>
      <w:r>
        <w:rPr>
          <w:b/>
          <w:bCs/>
          <w:noProof/>
          <w:lang w:eastAsia="de-DE"/>
        </w:rPr>
        <w:pict w14:anchorId="3F2D7604">
          <v:shape id="_x0000_i1031" type="#_x0000_t75" style="width:453.75pt;height:376.5pt">
            <v:imagedata r:id="rId66" o:title="Hinzufügen der lokalen Abhängigkeiten"/>
          </v:shape>
        </w:pict>
      </w:r>
    </w:p>
    <w:p w14:paraId="43363D01" w14:textId="746AEE0F" w:rsidR="00323945" w:rsidRDefault="00DA5A33" w:rsidP="00DA5A33">
      <w:pPr>
        <w:pStyle w:val="Beschriftung"/>
        <w:rPr>
          <w:b/>
          <w:bCs/>
        </w:rPr>
      </w:pPr>
      <w:bookmarkStart w:id="85" w:name="_Toc96582541"/>
      <w:r>
        <w:t xml:space="preserve">Abbildung </w:t>
      </w:r>
      <w:fldSimple w:instr=" SEQ Abbildung \* ARABIC ">
        <w:r w:rsidR="00A82F32">
          <w:rPr>
            <w:noProof/>
          </w:rPr>
          <w:t>41</w:t>
        </w:r>
      </w:fldSimple>
      <w:r>
        <w:t>: Flussdiagramm für d</w:t>
      </w:r>
      <w:r w:rsidR="00727906">
        <w:t>as Hinzufügen der lokalen Abhängigkeiten</w:t>
      </w:r>
      <w:bookmarkEnd w:id="85"/>
    </w:p>
    <w:p w14:paraId="74322805" w14:textId="31CE1D8E" w:rsidR="00323945" w:rsidRDefault="00050A96" w:rsidP="000A10AA">
      <w:r>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lastRenderedPageBreak/>
        <w:t>Im ersten Teilschritt</w:t>
      </w:r>
      <w:r w:rsidR="00FB7362">
        <w:t xml:space="preserve">, der </w:t>
      </w:r>
      <w:r w:rsidR="0075202E">
        <w:t>mit der</w:t>
      </w:r>
      <w:r w:rsidR="00FB7362">
        <w:t xml:space="preserve"> Operation „Get path to the selected project from the List Widget Item on Main Menu“ </w:t>
      </w:r>
      <w:r w:rsidR="0075202E">
        <w:t>beginnt und mit „</w:t>
      </w:r>
      <w:r w:rsidR="00AD4BCF">
        <w:t>Get path to the „sources“ directory in the selected project</w:t>
      </w:r>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s</w:t>
      </w:r>
      <w:r w:rsidR="00050A96">
        <w:t>ources“-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r w:rsidR="0075202E">
        <w:t>Get all subdirectories in „sources“ directory</w:t>
      </w:r>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Check if there is next subdirectory</w:t>
      </w:r>
      <w:r w:rsidR="00FB7362">
        <w:t>" beginnt und mit "Add name of subdirectory to</w:t>
      </w:r>
      <w:r w:rsidR="00402691">
        <w:t xml:space="preserve"> </w:t>
      </w:r>
      <w:r w:rsidR="00FB7362">
        <w:t>th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add_Library“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r w:rsidR="00D77255" w:rsidRPr="00D77255">
        <w:rPr>
          <w:i/>
          <w:iCs/>
        </w:rPr>
        <w:t>QListWidgetItem</w:t>
      </w:r>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9C609B" w:rsidP="00DA5A33">
      <w:pPr>
        <w:keepNext/>
      </w:pPr>
      <w:r>
        <w:rPr>
          <w:noProof/>
          <w:lang w:eastAsia="de-DE"/>
        </w:rPr>
        <w:lastRenderedPageBreak/>
        <w:pict w14:anchorId="0747129E">
          <v:shape id="_x0000_i1032" type="#_x0000_t75" style="width:452.25pt;height:271.5pt">
            <v:imagedata r:id="rId67" o:title="Erstellung eines Projektmoduls"/>
          </v:shape>
        </w:pict>
      </w:r>
    </w:p>
    <w:p w14:paraId="41002636" w14:textId="5C7FAB3D" w:rsidR="00DA5A33" w:rsidRDefault="00DA5A33" w:rsidP="00DA5A33">
      <w:pPr>
        <w:pStyle w:val="Beschriftung"/>
      </w:pPr>
      <w:bookmarkStart w:id="86" w:name="_Toc96582542"/>
      <w:r>
        <w:t xml:space="preserve">Abbildung </w:t>
      </w:r>
      <w:fldSimple w:instr=" SEQ Abbildung \* ARABIC ">
        <w:r w:rsidR="00A82F32">
          <w:rPr>
            <w:noProof/>
          </w:rPr>
          <w:t>42</w:t>
        </w:r>
      </w:fldSimple>
      <w:r>
        <w:t>: Flussdiagramm für die Erstellung eines Projektmoduls</w:t>
      </w:r>
      <w:bookmarkEnd w:id="86"/>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Get all Formular values from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DropDown-Liste, gekennzeichnet als „Select Module Type“-DropDown-List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9C609B" w:rsidP="00DA5A33">
      <w:pPr>
        <w:keepNext/>
      </w:pPr>
      <w:r>
        <w:rPr>
          <w:noProof/>
          <w:lang w:eastAsia="de-DE"/>
        </w:rPr>
        <w:lastRenderedPageBreak/>
        <w:pict w14:anchorId="2EF358B6">
          <v:shape id="_x0000_i1033" type="#_x0000_t75" style="width:453.75pt;height:159.75pt">
            <v:imagedata r:id="rId68" o:title="Check der Projektmodulformularwerte"/>
          </v:shape>
        </w:pict>
      </w:r>
    </w:p>
    <w:p w14:paraId="50223326" w14:textId="34B94EAF" w:rsidR="00DA5A33" w:rsidRDefault="00DA5A33" w:rsidP="00DA5A33">
      <w:pPr>
        <w:pStyle w:val="Beschriftung"/>
      </w:pPr>
      <w:bookmarkStart w:id="87" w:name="_Toc96582543"/>
      <w:r>
        <w:t xml:space="preserve">Abbildung </w:t>
      </w:r>
      <w:fldSimple w:instr=" SEQ Abbildung \* ARABIC ">
        <w:r w:rsidR="00A82F32">
          <w:rPr>
            <w:noProof/>
          </w:rPr>
          <w:t>43</w:t>
        </w:r>
      </w:fldSimple>
      <w:r>
        <w:t>: Flussdiagramm für den Check der Projektmodulformularwerte</w:t>
      </w:r>
      <w:bookmarkEnd w:id="87"/>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Operation „Check if input field from „Module Name“ is empty</w:t>
      </w:r>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if Module Name contains whitespaces“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Get all checked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zusehen als Operation „Check all items ifa radio Butt</w:t>
      </w:r>
      <w:r w:rsidR="003D4D01">
        <w:t>on is clicked“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der sich auf die Operation „Check if Module with entered Module name a</w:t>
      </w:r>
      <w:r w:rsidR="003D4D01">
        <w:t>lready exists“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der sich auf die Operation „Create new Module with C</w:t>
      </w:r>
      <w:r w:rsidR="003D4D01">
        <w:t>MakeLists.txt“ in der Abbildung 42</w:t>
      </w:r>
      <w:r w:rsidR="005D73C3">
        <w:t xml:space="preserve"> bezieht,</w:t>
      </w:r>
      <w:r>
        <w:t xml:space="preserve"> erstellt das Programm das neue Projektmodul bzw. einen neuen Ordner, in dem Quellen-Unterordner, gekennzeichnet durch den „s</w:t>
      </w:r>
      <w:r w:rsidR="003D4D01">
        <w:t>ources“-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 xml:space="preserve">aus der „Select Module Type“-DropDown-Liste ausgewählt. </w:t>
      </w:r>
      <w:r w:rsidR="00604B7D">
        <w:t>Den Wert, der aus dieser DropDown-Liste ausgewählt wird, bezieht sich auf den gleichnamigen Unterordner de</w:t>
      </w:r>
      <w:r w:rsidR="007C79F1">
        <w:t>s</w:t>
      </w:r>
      <w:r w:rsidR="00604B7D">
        <w:t xml:space="preserve"> Quellen</w:t>
      </w:r>
      <w:r w:rsidR="007C79F1">
        <w:t>-ordners</w:t>
      </w:r>
      <w:r w:rsidR="00604B7D">
        <w:t>, gekennzeichnet durch die Unterordner des „</w:t>
      </w:r>
      <w:r w:rsidR="007C79F1">
        <w:t>sources</w:t>
      </w:r>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der sich auf die Operation „Check all checked dependencies if they are priv</w:t>
      </w:r>
      <w:r w:rsidR="003D4D01">
        <w:t>ate or public“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Cmak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8" w:name="_Toc96582495"/>
      <w:r>
        <w:t>Fenster für die Ausführung der Dienstprogramme</w:t>
      </w:r>
      <w:bookmarkEnd w:id="88"/>
    </w:p>
    <w:p w14:paraId="627BDC16" w14:textId="5B54BE0F"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Die Abbilddung</w:t>
      </w:r>
      <w:r w:rsidR="00DF1206">
        <w:t xml:space="preserve"> 24</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9" w:name="_Toc96582544"/>
      <w:r>
        <w:t xml:space="preserve">Abbildung </w:t>
      </w:r>
      <w:fldSimple w:instr=" SEQ Abbildung \* ARABIC ">
        <w:r w:rsidR="00A82F32">
          <w:rPr>
            <w:noProof/>
          </w:rPr>
          <w:t>44</w:t>
        </w:r>
      </w:fldSimple>
      <w:r>
        <w:t xml:space="preserve">: Implementierung des Fensters für die </w:t>
      </w:r>
      <w:r w:rsidR="00D07153">
        <w:t>Dienstprogrammausführung</w:t>
      </w:r>
      <w:bookmarkEnd w:id="89"/>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die Benennung der Widget</w:t>
      </w:r>
      <w:r>
        <w:t>s unverändert von der Abbildung 24</w:t>
      </w:r>
      <w:r w:rsidR="00FF66EF">
        <w:t xml:space="preserve"> übernommen wurden. </w:t>
      </w:r>
      <w:r w:rsidR="00FF66EF">
        <w:lastRenderedPageBreak/>
        <w:t xml:space="preserve">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Um die Dienstprogramme eines Projekts mit diesem Fenster ausführen zu können, fügt das Programm, nach dem Klick auf den „Run Utils“-Button, gekennzeichnet durch den „Run</w:t>
      </w:r>
      <w:r w:rsidR="005053D4">
        <w:t xml:space="preserve"> Utils“-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9C609B" w:rsidP="008638BA">
      <w:pPr>
        <w:keepNext/>
      </w:pPr>
      <w:r>
        <w:rPr>
          <w:noProof/>
          <w:lang w:eastAsia="de-DE"/>
        </w:rPr>
        <w:pict w14:anchorId="7CE66D55">
          <v:shape id="_x0000_i1034" type="#_x0000_t75" style="width:453.75pt;height:3in">
            <v:imagedata r:id="rId70" o:title="Auflistung der Dienstprogramme"/>
          </v:shape>
        </w:pict>
      </w:r>
    </w:p>
    <w:p w14:paraId="7E12FAF8" w14:textId="704BE745" w:rsidR="0058087B" w:rsidRDefault="008638BA" w:rsidP="008638BA">
      <w:pPr>
        <w:pStyle w:val="Beschriftung"/>
      </w:pPr>
      <w:bookmarkStart w:id="90" w:name="_Toc96582545"/>
      <w:r>
        <w:t xml:space="preserve">Abbildung </w:t>
      </w:r>
      <w:fldSimple w:instr=" SEQ Abbildung \* ARABIC ">
        <w:r w:rsidR="00A82F32">
          <w:rPr>
            <w:noProof/>
          </w:rPr>
          <w:t>45</w:t>
        </w:r>
      </w:fldSimple>
      <w:r>
        <w:t>: Flussdiagramm für die Auflistung der Dienstprogramme</w:t>
      </w:r>
      <w:bookmarkEnd w:id="90"/>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xml:space="preserve">, gekennzeichnet durch die Operation „Get „utility“ directory in Template-Project“ in der </w:t>
      </w:r>
      <w:r w:rsidR="005053D4">
        <w:t>Abbildung 45</w:t>
      </w:r>
      <w:r w:rsidR="00790B15">
        <w:t>,</w:t>
      </w:r>
      <w:r>
        <w:t xml:space="preserve"> erstellt das Programm den Pfad zu dem Dienstprogramm-Unterordner, gekennzeichnet durch den „u</w:t>
      </w:r>
      <w:r w:rsidR="005053D4">
        <w:t>tility“-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Get all Python files in t</w:t>
      </w:r>
      <w:r w:rsidR="005053D4">
        <w:t>hat directory“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files“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Add the leftovers to th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r w:rsidR="007A07B6" w:rsidRPr="005510AA">
        <w:rPr>
          <w:i/>
          <w:iCs/>
        </w:rPr>
        <w:t>QListWidgetItem</w:t>
      </w:r>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9C609B" w:rsidP="00DA5A33">
      <w:pPr>
        <w:keepNext/>
      </w:pPr>
      <w:r>
        <w:rPr>
          <w:b/>
          <w:bCs/>
          <w:noProof/>
          <w:lang w:eastAsia="de-DE"/>
        </w:rPr>
        <w:pict w14:anchorId="6A3B2544">
          <v:shape id="_x0000_i1035" type="#_x0000_t75" style="width:453pt;height:236.25pt">
            <v:imagedata r:id="rId71" o:title="Auführung des --help Befehls"/>
          </v:shape>
        </w:pict>
      </w:r>
    </w:p>
    <w:p w14:paraId="30051026" w14:textId="61C3E5B3" w:rsidR="00FF66EF" w:rsidRDefault="00DA5A33" w:rsidP="00DA5A33">
      <w:pPr>
        <w:pStyle w:val="Beschriftung"/>
        <w:rPr>
          <w:b/>
          <w:bCs/>
        </w:rPr>
      </w:pPr>
      <w:bookmarkStart w:id="91" w:name="_Toc96582546"/>
      <w:r>
        <w:t xml:space="preserve">Abbildung </w:t>
      </w:r>
      <w:fldSimple w:instr=" SEQ Abbildung \* ARABIC ">
        <w:r w:rsidR="00A82F32">
          <w:rPr>
            <w:noProof/>
          </w:rPr>
          <w:t>46</w:t>
        </w:r>
      </w:fldSimple>
      <w:r>
        <w:t>: Flussdiagramm für die Ausführung des "--help"-Befehls</w:t>
      </w:r>
      <w:bookmarkEnd w:id="91"/>
    </w:p>
    <w:p w14:paraId="4336FFED" w14:textId="0FAA963E"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w:t>
      </w:r>
      <w:r w:rsidR="00DF1206">
        <w:t>„</w:t>
      </w:r>
      <w:r w:rsidR="00DF1206">
        <w:noBreakHyphen/>
      </w:r>
      <w:r w:rsidR="00DF1206">
        <w:noBreakHyphen/>
        <w:t xml:space="preserve">help“-Befehl </w:t>
      </w:r>
      <w:r w:rsidR="00C85F48">
        <w:t>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Get the text oft he selected List Widget Item (python file)" beginnt und mit "Get path o</w:t>
      </w:r>
      <w:r w:rsidR="005053D4">
        <w:t>f python file"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72E54F3E" w:rsidR="00DB2F27" w:rsidRDefault="00DB2F27" w:rsidP="00FF66EF">
      <w:r>
        <w:t>Im zweiten Teilschritt</w:t>
      </w:r>
      <w:r w:rsidR="00734370">
        <w:t xml:space="preserve">, gekennzeichnet durch die Operation „Run </w:t>
      </w:r>
      <w:r w:rsidR="00DF1206">
        <w:t>„</w:t>
      </w:r>
      <w:r w:rsidR="00DF1206">
        <w:noBreakHyphen/>
      </w:r>
      <w:r w:rsidR="00DF1206">
        <w:noBreakHyphen/>
        <w:t xml:space="preserve">help“ </w:t>
      </w:r>
      <w:r w:rsidR="00734370">
        <w:t xml:space="preserve">command </w:t>
      </w:r>
      <w:r w:rsidR="005053D4">
        <w:t>for this path“ in der Abbildung 46</w:t>
      </w:r>
      <w:r w:rsidR="00734370">
        <w:t>,</w:t>
      </w:r>
      <w:r>
        <w:t xml:space="preserve"> </w:t>
      </w:r>
      <w:r w:rsidR="007A12F5">
        <w:t xml:space="preserve">führt das Programm das </w:t>
      </w:r>
      <w:r w:rsidR="00924F25">
        <w:t xml:space="preserve">ausgewählte </w:t>
      </w:r>
      <w:r w:rsidR="007A12F5">
        <w:t>Dienstprogramm mit dem „--help“-Befehl aus und speichert dabei den Standardausgang, sowie -error der Ausführung als Strings.</w:t>
      </w:r>
    </w:p>
    <w:p w14:paraId="0DF0B26B" w14:textId="2D763E74" w:rsidR="007A12F5" w:rsidRDefault="007A12F5" w:rsidP="00FF66EF">
      <w:r>
        <w:t>Im letzten Teilschritt</w:t>
      </w:r>
      <w:r w:rsidR="00734370">
        <w:t>, der mit der Operation "Check if there is a standard error" beginnt und mit "Sho</w:t>
      </w:r>
      <w:r w:rsidR="005053D4">
        <w:t>w TextBrowser"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9C609B" w:rsidP="00DA5A33">
      <w:pPr>
        <w:keepNext/>
      </w:pPr>
      <w:r>
        <w:rPr>
          <w:b/>
          <w:bCs/>
          <w:noProof/>
          <w:lang w:eastAsia="de-DE"/>
        </w:rPr>
        <w:pict w14:anchorId="4D4E4B11">
          <v:shape id="_x0000_i1036" type="#_x0000_t75" style="width:453pt;height:212.25pt">
            <v:imagedata r:id="rId72" o:title="Ausführung der benutzerdefinierten Befehle"/>
          </v:shape>
        </w:pict>
      </w:r>
    </w:p>
    <w:p w14:paraId="519E9881" w14:textId="645D2F1C" w:rsidR="00C85F48" w:rsidRDefault="00DA5A33" w:rsidP="00DA5A33">
      <w:pPr>
        <w:pStyle w:val="Beschriftung"/>
        <w:rPr>
          <w:b/>
          <w:bCs/>
        </w:rPr>
      </w:pPr>
      <w:bookmarkStart w:id="92" w:name="_Toc96582547"/>
      <w:r>
        <w:t xml:space="preserve">Abbildung </w:t>
      </w:r>
      <w:fldSimple w:instr=" SEQ Abbildung \* ARABIC ">
        <w:r w:rsidR="00A82F32">
          <w:rPr>
            <w:noProof/>
          </w:rPr>
          <w:t>47</w:t>
        </w:r>
      </w:fldSimple>
      <w:r>
        <w:t>: Flussdiagramm für die Ausführung der benutzerdefinierten Befehle</w:t>
      </w:r>
      <w:bookmarkEnd w:id="92"/>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3405E631" w:rsidR="008F3E55" w:rsidRDefault="00B36513" w:rsidP="00C85F48">
      <w:r>
        <w:t>In dem ersten Teilschritt</w:t>
      </w:r>
      <w:r w:rsidR="00734370">
        <w:t>, der mit der Operation "Get text of selected List Widget Item (python file)" beginnt und mit "</w:t>
      </w:r>
      <w:r w:rsidR="00790B15">
        <w:t>Get the Path to</w:t>
      </w:r>
      <w:r w:rsidR="00DF1206">
        <w:t xml:space="preserve"> </w:t>
      </w:r>
      <w:r w:rsidR="00790B15">
        <w:t>the python file from th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Get the command in input „Arguments“" beginnt und mit "Run command with the entered command</w:t>
      </w:r>
      <w:r w:rsidR="005053D4">
        <w:t xml:space="preserve"> and the path"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der mit der Operation "Check if there is a standard error" beginnt und mit "Sho</w:t>
      </w:r>
      <w:r w:rsidR="005053D4">
        <w:t>w TextBrowser“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3" w:name="_Toc96582496"/>
      <w:r>
        <w:t>Zusammenfassung</w:t>
      </w:r>
      <w:bookmarkEnd w:id="93"/>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4" w:name="_Toc96582497"/>
      <w:r>
        <w:lastRenderedPageBreak/>
        <w:t>Mögliche Erweiterungspunkte</w:t>
      </w:r>
      <w:bookmarkEnd w:id="94"/>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sources“-Ordners </w:t>
      </w:r>
      <w:r w:rsidR="005053D4">
        <w:t>in der Abbildung 27 des Kapitels 6</w:t>
      </w:r>
      <w:r w:rsidR="00AB47B4">
        <w:t>.1, und der Lizenz</w:t>
      </w:r>
      <w:r w:rsidR="00617B00">
        <w:t>typen</w:t>
      </w:r>
      <w:r w:rsidR="00AB47B4">
        <w:t xml:space="preserve"> in dem Lizenzen-Ordner, gekennzeichnet durch die Unterordner des „lic</w:t>
      </w:r>
      <w:r w:rsidR="005053D4">
        <w:t>enses“-Ordners in der Abbildung 27</w:t>
      </w:r>
      <w:r w:rsidR="00AB47B4">
        <w:t xml:space="preserve"> des Kapitels 6.1, der Projekt-Schablone. </w:t>
      </w:r>
      <w:r w:rsidR="00617B00">
        <w:t>Diese Erweiterung ist die einfachste, da dafür der Quellcode des Projekt-Konfigurators nicht verändert bzw. erweitert werden muss. Die Modultypen und Lizenztypen werden nämlich in den entsprechenden DropDown-Listen, gekennzeichnet durch die „</w:t>
      </w:r>
      <w:r w:rsidR="00877567">
        <w:t>Module Type</w:t>
      </w:r>
      <w:r w:rsidR="00617B00">
        <w:t>“-DropDown-Liste und die „</w:t>
      </w:r>
      <w:r w:rsidR="00877567">
        <w:t>License Type</w:t>
      </w:r>
      <w:r w:rsidR="00617B00">
        <w:t>“-DropDown-List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Kindelement der Klasse </w:t>
      </w:r>
      <w:r w:rsidR="0045134C" w:rsidRPr="0045134C">
        <w:rPr>
          <w:i/>
          <w:iCs/>
        </w:rPr>
        <w:t>SubScreen</w:t>
      </w:r>
      <w:r w:rsidR="0045134C">
        <w:t xml:space="preserve"> / </w:t>
      </w:r>
      <w:r w:rsidR="0045134C" w:rsidRPr="0045134C">
        <w:rPr>
          <w:i/>
          <w:iCs/>
        </w:rPr>
        <w:t>Screen</w:t>
      </w:r>
      <w:r w:rsidR="0045134C">
        <w:t xml:space="preserve"> erstellt werden und </w:t>
      </w:r>
      <w:r w:rsidR="00E5084A">
        <w:t xml:space="preserve">dem </w:t>
      </w:r>
      <w:r w:rsidR="00E5084A" w:rsidRPr="00E5084A">
        <w:rPr>
          <w:i/>
          <w:iCs/>
        </w:rPr>
        <w:t>QStackedWidget</w:t>
      </w:r>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5" w:name="_Toc96582498"/>
      <w:r>
        <w:lastRenderedPageBreak/>
        <w:t>Zusammenfassung</w:t>
      </w:r>
      <w:bookmarkEnd w:id="95"/>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6" w:name="_Toc96582499"/>
      <w:r>
        <w:lastRenderedPageBreak/>
        <w:t>Zusammenfassung</w:t>
      </w:r>
      <w:bookmarkEnd w:id="96"/>
    </w:p>
    <w:p w14:paraId="65FA1BAC" w14:textId="55689038" w:rsidR="00962F44" w:rsidRDefault="00962F44" w:rsidP="00962F44">
      <w:r>
        <w:t>In diesem Kapitel wird das Problem und die daraus resultierende Lösung zusammengefasst.</w:t>
      </w:r>
    </w:p>
    <w:p w14:paraId="1CC6B7C5" w14:textId="757738EE" w:rsidR="00312AB2" w:rsidRDefault="00312AB2" w:rsidP="00962F44">
      <w:r>
        <w:t xml:space="preserve">Große Softwareprojekte </w:t>
      </w:r>
      <w:r w:rsidR="007709F9">
        <w:t xml:space="preserve">werden während der Entwicklung meist aus modularen Teilen aufgebaut. Diese werden dabei selbst als eigene Softwareprojekte mit speziellen Tools und </w:t>
      </w:r>
      <w:r w:rsidR="00DC4BFF">
        <w:t>einer eigenen Struktur</w:t>
      </w:r>
      <w:r w:rsidR="007709F9">
        <w:t xml:space="preserve"> entwick</w:t>
      </w:r>
      <w:r w:rsidR="00D64F60">
        <w:t>elt</w:t>
      </w:r>
      <w:r w:rsidR="007709F9">
        <w:t xml:space="preserve">. </w:t>
      </w:r>
      <w:r w:rsidR="00DC4BFF">
        <w:t>Die Struktur</w:t>
      </w:r>
      <w:r w:rsidR="00D64F60">
        <w:t xml:space="preserve">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Die erste Möglichkeit ist die Verwendung einer Versionskontrolle wie bspw. Gi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w:t>
      </w:r>
      <w:r w:rsidR="0074427E">
        <w:lastRenderedPageBreak/>
        <w:t xml:space="preserve">Schablone erstellt wurden. </w:t>
      </w:r>
      <w:r w:rsidR="00571FE7">
        <w:t>Für dieses Problem gibt es bisher nur eine Möglichkeit, und 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w:t>
      </w:r>
      <w:r w:rsidR="007177E8">
        <w:lastRenderedPageBreak/>
        <w:t>Projekt-Schablone</w:t>
      </w:r>
      <w:r w:rsidR="00C91C52">
        <w:t xml:space="preserve"> und prüft dabei welche Dateien</w:t>
      </w:r>
      <w:r w:rsidR="007C4378">
        <w:t xml:space="preserve"> </w:t>
      </w:r>
      <w:r w:rsidR="00C91C52">
        <w:t xml:space="preserve">in dem Projekt aktualisiert werden 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7" w:name="_Toc96582500"/>
          <w:r w:rsidR="00A42A26">
            <w:t>Literatur</w:t>
          </w:r>
          <w:bookmarkEnd w:id="97"/>
        </w:p>
        <w:p w14:paraId="407210BB" w14:textId="77777777" w:rsidR="00A42A26" w:rsidRDefault="00A42A26" w:rsidP="00A42A26">
          <w:pPr>
            <w:pStyle w:val="CitaviBibliographyEntry"/>
          </w:pPr>
          <w:r>
            <w:t>[1]</w:t>
          </w:r>
          <w:r>
            <w:tab/>
          </w:r>
          <w:bookmarkStart w:id="98" w:name="_CTVL001cd4d767ff3164b48bbbf7731413a15a0"/>
          <w:r>
            <w:t xml:space="preserve">E. Wolff, </w:t>
          </w:r>
          <w:bookmarkEnd w:id="98"/>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9" w:name="_CTVL00191e50762386a4368b4f3de353e76e22d"/>
          <w:r>
            <w:t xml:space="preserve">M. Hüttermann, </w:t>
          </w:r>
          <w:bookmarkEnd w:id="99"/>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100" w:name="_CTVL001bf777eba88f24d1282e6392d48fd626e"/>
          <w:r>
            <w:t xml:space="preserve">R. Alt, </w:t>
          </w:r>
          <w:bookmarkEnd w:id="100"/>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1" w:name="_CTVL00131677adce012454eaa3a65ceaef2d800"/>
          <w:r>
            <w:t xml:space="preserve">Splunk, </w:t>
          </w:r>
          <w:bookmarkEnd w:id="101"/>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2" w:name="_CTVL0012e0b5e418ea1479c9cb7cc5d31e29b3a"/>
          <w:r>
            <w:t xml:space="preserve">J. Rossberg, </w:t>
          </w:r>
          <w:bookmarkEnd w:id="102"/>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3" w:name="_CTVL001badf6c1e0bc044eaa70ab7c1952fd6f3"/>
          <w:r>
            <w:t xml:space="preserve">S. Augsten, „Was ist ein Build?“, </w:t>
          </w:r>
          <w:bookmarkEnd w:id="103"/>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4" w:name="_CTVL001d97f2512d1ae4d2e836469c1aff8ef67"/>
          <w:r>
            <w:t xml:space="preserve">Atlassian, </w:t>
          </w:r>
          <w:bookmarkEnd w:id="104"/>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5" w:name="_CTVL001969e2555401940dbb5e38e26d73cd4dc"/>
          <w:r>
            <w:t xml:space="preserve">Stack Overflow, </w:t>
          </w:r>
          <w:bookmarkEnd w:id="105"/>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6" w:name="_CTVL0019dea585d82184c3aa25035b2db9a0ea5"/>
          <w:r>
            <w:t xml:space="preserve">J. L. Zuckarelli, </w:t>
          </w:r>
          <w:bookmarkEnd w:id="106"/>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7" w:name="_CTVL0017ca01a2f08bc4980919fa8d431c35c9a"/>
          <w:r w:rsidRPr="00A42A26">
            <w:rPr>
              <w:i/>
            </w:rPr>
            <w:t xml:space="preserve">Axel Bruns: Die Geschichte des Computers - ebook - neobooks. </w:t>
          </w:r>
          <w:bookmarkEnd w:id="107"/>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8" w:name="_CTVL00177d41ca30ecf48e99c89e9a3e338e99e"/>
          <w:r>
            <w:t xml:space="preserve">D. Schaefer, </w:t>
          </w:r>
          <w:bookmarkEnd w:id="108"/>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9" w:name="_CTVL001f5cac4e6aaa44267ae80bbde426a7a9f"/>
          <w:r w:rsidRPr="00A42A26">
            <w:rPr>
              <w:i/>
            </w:rPr>
            <w:t xml:space="preserve">C++ programmieren mit Eclipse CDT. </w:t>
          </w:r>
          <w:bookmarkEnd w:id="109"/>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10" w:name="_CTVL001328da5f7c278488c9349991c819a838c"/>
          <w:r>
            <w:t>S. Bauer, „Eclipse für C/C++-Programmierer – Handbuch zu den Eclipse C/C++ Development Tools (CDT)“.</w:t>
          </w:r>
        </w:p>
        <w:bookmarkEnd w:id="110"/>
        <w:p w14:paraId="55601F45" w14:textId="77777777" w:rsidR="00A42A26" w:rsidRDefault="00A42A26" w:rsidP="00A42A26">
          <w:pPr>
            <w:pStyle w:val="CitaviBibliographyEntry"/>
          </w:pPr>
          <w:r>
            <w:t>[14]</w:t>
          </w:r>
          <w:r>
            <w:tab/>
          </w:r>
          <w:bookmarkStart w:id="111" w:name="_CTVL0014fe6d159076e42a4a5d3331f61b2876a"/>
          <w:r>
            <w:t xml:space="preserve">JetBrains, </w:t>
          </w:r>
          <w:bookmarkEnd w:id="111"/>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2" w:name="_CTVL001b26d1a40d99c41b7acc5000c16465ccf"/>
          <w:r>
            <w:t xml:space="preserve">CLion Help, </w:t>
          </w:r>
          <w:bookmarkEnd w:id="112"/>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3" w:name="_CTVL0017a08822ffc0b4457b956e0e7d2db8bcb"/>
          <w:r>
            <w:t xml:space="preserve">CLion Help, </w:t>
          </w:r>
          <w:bookmarkEnd w:id="113"/>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4" w:name="_CTVL0010b79fa8d9dbf4cc5842b974c8efd299f"/>
          <w:r>
            <w:t xml:space="preserve">CLion Help, </w:t>
          </w:r>
          <w:bookmarkEnd w:id="114"/>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5" w:name="_CTVL001f844f2af2d304116aec5290f89e92860"/>
          <w:r>
            <w:t xml:space="preserve">CLion Help, </w:t>
          </w:r>
          <w:bookmarkEnd w:id="115"/>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6" w:name="_CTVL001c5e21df5a8d34d23aaa6d5d2af3f6da2"/>
          <w:r>
            <w:t xml:space="preserve">CLion Help, </w:t>
          </w:r>
          <w:bookmarkEnd w:id="116"/>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7" w:name="_CTVL00102843ada7ed248fda4535970f2497f93"/>
          <w:r>
            <w:t xml:space="preserve">CLion Help, </w:t>
          </w:r>
          <w:bookmarkEnd w:id="117"/>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8" w:name="_CTVL001c92e01ea4dbd434c8c6d67ba891d851a"/>
          <w:r>
            <w:t xml:space="preserve">CLion Help, </w:t>
          </w:r>
          <w:bookmarkEnd w:id="118"/>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9" w:name="_CTVL00165c3abb54c634adc9f7a60cc9c776226"/>
          <w:r>
            <w:t xml:space="preserve">CLion Help, </w:t>
          </w:r>
          <w:bookmarkEnd w:id="119"/>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20" w:name="_CTVL001b742d1776ba74985ab0144abf62bd6d6"/>
          <w:r>
            <w:t xml:space="preserve">CLion Help, </w:t>
          </w:r>
          <w:bookmarkEnd w:id="120"/>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1" w:name="_CTVL0013f878741d0e24368b7944d7d01df628c"/>
          <w:r>
            <w:t xml:space="preserve">CLion Help, </w:t>
          </w:r>
          <w:bookmarkEnd w:id="121"/>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2" w:name="_CTVL0011ce10fac574f4955a87bf70390f179b2"/>
          <w:r>
            <w:t xml:space="preserve">A. Del Sole, </w:t>
          </w:r>
          <w:bookmarkEnd w:id="122"/>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3" w:name="_CTVL001ab7b2f2070ba4b44a96d64053fb1047f"/>
          <w:r w:rsidRPr="00A42A26">
            <w:rPr>
              <w:i/>
            </w:rPr>
            <w:t xml:space="preserve">Managing Extensions in Visual Studio Code. </w:t>
          </w:r>
          <w:bookmarkEnd w:id="123"/>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4" w:name="_CTVL0019099e93121a946df90de783b4ff7c4da"/>
          <w:r w:rsidRPr="00A42A26">
            <w:rPr>
              <w:i/>
            </w:rPr>
            <w:t xml:space="preserve">Visual Studio Code Tips and Tricks. </w:t>
          </w:r>
          <w:bookmarkEnd w:id="124"/>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5" w:name="_CTVL0017946f13728ec418c8dbdb198055ba876"/>
          <w:r w:rsidRPr="00A42A26">
            <w:rPr>
              <w:i/>
            </w:rPr>
            <w:t xml:space="preserve">Project Templates - Visual Studio Marketplace. </w:t>
          </w:r>
          <w:bookmarkEnd w:id="125"/>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6" w:name="_CTVL001b3279f6560554c75a1b3a256f6606f4f"/>
          <w:r w:rsidRPr="00A42A26">
            <w:rPr>
              <w:i/>
            </w:rPr>
            <w:t xml:space="preserve">QMainWindow — Qt for Python. </w:t>
          </w:r>
          <w:bookmarkEnd w:id="126"/>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7" w:name="_CTVL001ee47e5fed55247e180dd8ac93d4c9046"/>
          <w:r w:rsidRPr="00A42A26">
            <w:rPr>
              <w:i/>
            </w:rPr>
            <w:t xml:space="preserve">QMainWindow — Qt for Python. </w:t>
          </w:r>
          <w:bookmarkEnd w:id="127"/>
          <w:r w:rsidRPr="00A42A26">
            <w:t>[Online]. Verfügbar unter: https://doc.qt.io/qtforpython-5/PySide2/QtWidgets/QMainWindow.html (Zugriff am: 24. Januar 2022.890Z).</w:t>
          </w:r>
        </w:p>
        <w:p w14:paraId="4B48BEE6" w14:textId="08C102BE" w:rsidR="002855D9" w:rsidRDefault="00A42A26" w:rsidP="002855D9">
          <w:pPr>
            <w:pStyle w:val="CitaviBibliographyEntry"/>
          </w:pPr>
          <w:r>
            <w:t>[31]</w:t>
          </w:r>
          <w:r>
            <w:tab/>
          </w:r>
          <w:bookmarkStart w:id="128" w:name="_CTVL001240bca0bbd3d4b55bd5ff1ad5d4f7050"/>
          <w:r w:rsidRPr="00A42A26">
            <w:rPr>
              <w:i/>
            </w:rPr>
            <w:t xml:space="preserve">QStackedWidget — Qt for Python. </w:t>
          </w:r>
          <w:bookmarkEnd w:id="128"/>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1F83DA2D" w14:textId="77777777" w:rsidR="002855D9" w:rsidRDefault="002855D9" w:rsidP="002855D9">
      <w:pPr>
        <w:tabs>
          <w:tab w:val="left" w:pos="7179"/>
        </w:tabs>
        <w:sectPr w:rsidR="002855D9" w:rsidSect="009F68E2">
          <w:headerReference w:type="default" r:id="rId73"/>
          <w:pgSz w:w="11906" w:h="16838" w:code="9"/>
          <w:pgMar w:top="1417" w:right="1417" w:bottom="1134" w:left="1417" w:header="709" w:footer="170" w:gutter="0"/>
          <w:cols w:space="708"/>
          <w:docGrid w:linePitch="360"/>
        </w:sectPr>
      </w:pPr>
    </w:p>
    <w:p w14:paraId="78ECAD32" w14:textId="77777777" w:rsidR="00FE6388" w:rsidRDefault="00FE6388" w:rsidP="00417D4D">
      <w:pPr>
        <w:tabs>
          <w:tab w:val="left" w:pos="7179"/>
        </w:tabs>
      </w:pPr>
    </w:p>
    <w:p w14:paraId="07C18103" w14:textId="67FFD64C" w:rsidR="00417D4D" w:rsidRDefault="009C609B" w:rsidP="00417D4D">
      <w:pPr>
        <w:tabs>
          <w:tab w:val="left" w:pos="7179"/>
        </w:tabs>
      </w:pPr>
      <w:r>
        <w:rPr>
          <w:noProof/>
          <w:lang w:eastAsia="de-DE"/>
        </w:rPr>
        <w:pict w14:anchorId="13FFFD5F">
          <v:shape id="_x0000_i1037" type="#_x0000_t75" style="width:537.75pt;height:479.25pt">
            <v:imagedata r:id="rId74" o:title="Klassendiagram-Hauptmenü2"/>
          </v:shape>
        </w:pict>
      </w:r>
    </w:p>
    <w:p w14:paraId="721A4EDB" w14:textId="77777777" w:rsidR="00FE6388" w:rsidRDefault="00FE6388" w:rsidP="00417D4D">
      <w:pPr>
        <w:tabs>
          <w:tab w:val="left" w:pos="7179"/>
        </w:tabs>
      </w:pPr>
    </w:p>
    <w:p w14:paraId="608BB185" w14:textId="6A261514" w:rsidR="00FE6388" w:rsidRDefault="00FE6388" w:rsidP="00417D4D">
      <w:pPr>
        <w:tabs>
          <w:tab w:val="left" w:pos="7179"/>
        </w:tabs>
        <w:sectPr w:rsidR="00FE6388" w:rsidSect="00FE6388">
          <w:headerReference w:type="default" r:id="rId75"/>
          <w:footerReference w:type="default" r:id="rId76"/>
          <w:pgSz w:w="11906" w:h="16838" w:code="9"/>
          <w:pgMar w:top="567" w:right="567" w:bottom="567" w:left="567" w:header="709" w:footer="709" w:gutter="0"/>
          <w:cols w:space="708"/>
          <w:docGrid w:linePitch="360"/>
        </w:sectPr>
      </w:pPr>
    </w:p>
    <w:p w14:paraId="3D6E7BA7" w14:textId="77777777" w:rsidR="00FE6388" w:rsidRDefault="00FE6388" w:rsidP="002855D9">
      <w:pPr>
        <w:tabs>
          <w:tab w:val="left" w:pos="7179"/>
        </w:tabs>
      </w:pPr>
    </w:p>
    <w:p w14:paraId="1FDA9DF0" w14:textId="68F642B6" w:rsidR="00FE6388" w:rsidRDefault="009C609B" w:rsidP="002855D9">
      <w:pPr>
        <w:tabs>
          <w:tab w:val="left" w:pos="7179"/>
        </w:tabs>
      </w:pPr>
      <w:r>
        <w:rPr>
          <w:noProof/>
          <w:lang w:eastAsia="de-DE"/>
        </w:rPr>
        <w:pict w14:anchorId="793A1344">
          <v:shape id="_x0000_i1038" type="#_x0000_t75" style="width:538.5pt;height:684.75pt">
            <v:imagedata r:id="rId77" o:title="Klassendiagram-Projektersstellung2"/>
          </v:shape>
        </w:pict>
      </w:r>
    </w:p>
    <w:p w14:paraId="70D6911A" w14:textId="77777777" w:rsidR="00FE6388" w:rsidRDefault="00FE6388" w:rsidP="002855D9">
      <w:pPr>
        <w:tabs>
          <w:tab w:val="left" w:pos="7179"/>
        </w:tabs>
        <w:sectPr w:rsidR="00FE6388" w:rsidSect="00FE6388">
          <w:headerReference w:type="default" r:id="rId78"/>
          <w:pgSz w:w="11906" w:h="16838" w:code="9"/>
          <w:pgMar w:top="567" w:right="567" w:bottom="567" w:left="567" w:header="709" w:footer="709" w:gutter="0"/>
          <w:cols w:space="708"/>
          <w:docGrid w:linePitch="360"/>
        </w:sectPr>
      </w:pPr>
    </w:p>
    <w:p w14:paraId="49214236" w14:textId="77777777" w:rsidR="00923F88" w:rsidRDefault="00923F88" w:rsidP="002855D9">
      <w:pPr>
        <w:tabs>
          <w:tab w:val="left" w:pos="7179"/>
        </w:tabs>
      </w:pPr>
    </w:p>
    <w:p w14:paraId="7271AC43" w14:textId="6D6251BB" w:rsidR="00FE6388" w:rsidRDefault="003F00BB" w:rsidP="002855D9">
      <w:pPr>
        <w:tabs>
          <w:tab w:val="left" w:pos="7179"/>
        </w:tabs>
      </w:pPr>
      <w:r>
        <w:rPr>
          <w:noProof/>
          <w:lang w:eastAsia="de-DE"/>
        </w:rPr>
        <w:pict w14:anchorId="6AFFB2F4">
          <v:shape id="_x0000_i1039" type="#_x0000_t75" style="width:538.5pt;height:690pt">
            <v:imagedata r:id="rId79" o:title="Klassendiagram-Projektaktualisierung2"/>
          </v:shape>
        </w:pict>
      </w:r>
    </w:p>
    <w:p w14:paraId="10038058" w14:textId="5095DFDA" w:rsidR="00FE6388" w:rsidRDefault="00FE6388" w:rsidP="002855D9">
      <w:pPr>
        <w:tabs>
          <w:tab w:val="left" w:pos="7179"/>
        </w:tabs>
        <w:sectPr w:rsidR="00FE6388" w:rsidSect="00FE6388">
          <w:headerReference w:type="default" r:id="rId80"/>
          <w:pgSz w:w="11906" w:h="16838" w:code="9"/>
          <w:pgMar w:top="567" w:right="567" w:bottom="567" w:left="567" w:header="709" w:footer="709" w:gutter="0"/>
          <w:cols w:space="708"/>
          <w:docGrid w:linePitch="360"/>
        </w:sectPr>
      </w:pPr>
    </w:p>
    <w:p w14:paraId="50EFEF83" w14:textId="77777777" w:rsidR="00923F88" w:rsidRDefault="00923F88" w:rsidP="002855D9">
      <w:pPr>
        <w:tabs>
          <w:tab w:val="left" w:pos="7179"/>
        </w:tabs>
      </w:pPr>
    </w:p>
    <w:p w14:paraId="00FC3C39" w14:textId="1BF89E09" w:rsidR="00FE6388" w:rsidRDefault="003F00BB" w:rsidP="002855D9">
      <w:pPr>
        <w:tabs>
          <w:tab w:val="left" w:pos="7179"/>
        </w:tabs>
      </w:pPr>
      <w:r>
        <w:rPr>
          <w:noProof/>
          <w:lang w:eastAsia="de-DE"/>
        </w:rPr>
        <w:pict w14:anchorId="19C1CAA8">
          <v:shape id="_x0000_i1040" type="#_x0000_t75" style="width:522pt;height:588pt">
            <v:imagedata r:id="rId81" o:title="Klassendiagram-Projekterweiterung2"/>
          </v:shape>
        </w:pict>
      </w:r>
    </w:p>
    <w:p w14:paraId="7D0D2359" w14:textId="77777777" w:rsidR="00FE6388" w:rsidRDefault="00FE6388" w:rsidP="002855D9">
      <w:pPr>
        <w:tabs>
          <w:tab w:val="left" w:pos="7179"/>
        </w:tabs>
      </w:pPr>
    </w:p>
    <w:p w14:paraId="256831FF" w14:textId="77777777" w:rsidR="00FE6388" w:rsidRDefault="00FE6388" w:rsidP="002855D9">
      <w:pPr>
        <w:tabs>
          <w:tab w:val="left" w:pos="7179"/>
        </w:tabs>
        <w:sectPr w:rsidR="00FE6388" w:rsidSect="00FE6388">
          <w:headerReference w:type="default" r:id="rId82"/>
          <w:pgSz w:w="11906" w:h="16838" w:code="9"/>
          <w:pgMar w:top="720" w:right="720" w:bottom="720" w:left="720" w:header="709" w:footer="709" w:gutter="0"/>
          <w:cols w:space="708"/>
          <w:docGrid w:linePitch="360"/>
        </w:sectPr>
      </w:pPr>
    </w:p>
    <w:p w14:paraId="6CF0EDF6" w14:textId="77777777" w:rsidR="00FE6388" w:rsidRDefault="00FE6388" w:rsidP="002855D9">
      <w:pPr>
        <w:tabs>
          <w:tab w:val="left" w:pos="7179"/>
        </w:tabs>
      </w:pPr>
    </w:p>
    <w:p w14:paraId="4155FA08" w14:textId="1E5DA0EE" w:rsidR="00FE6388" w:rsidRDefault="003F00BB" w:rsidP="002855D9">
      <w:pPr>
        <w:tabs>
          <w:tab w:val="left" w:pos="7179"/>
        </w:tabs>
      </w:pPr>
      <w:r>
        <w:rPr>
          <w:noProof/>
          <w:lang w:eastAsia="de-DE"/>
        </w:rPr>
        <w:pict w14:anchorId="375E0429">
          <v:shape id="_x0000_i1041" type="#_x0000_t75" style="width:538.5pt;height:498.75pt">
            <v:imagedata r:id="rId83" o:title="Klassendiagram_Dienstprogrammausführung2"/>
          </v:shape>
        </w:pict>
      </w:r>
    </w:p>
    <w:p w14:paraId="567B7646" w14:textId="77777777" w:rsidR="00FE6388" w:rsidRDefault="00FE6388" w:rsidP="002855D9">
      <w:pPr>
        <w:tabs>
          <w:tab w:val="left" w:pos="7179"/>
        </w:tabs>
      </w:pPr>
    </w:p>
    <w:p w14:paraId="0ECD948E" w14:textId="77777777" w:rsidR="00FE6388" w:rsidRDefault="00FE6388" w:rsidP="002855D9">
      <w:pPr>
        <w:tabs>
          <w:tab w:val="left" w:pos="7179"/>
        </w:tabs>
        <w:sectPr w:rsidR="00FE6388" w:rsidSect="00FE6388">
          <w:headerReference w:type="default" r:id="rId84"/>
          <w:pgSz w:w="11906" w:h="16838" w:code="9"/>
          <w:pgMar w:top="567" w:right="567" w:bottom="567" w:left="567" w:header="709" w:footer="709" w:gutter="0"/>
          <w:cols w:space="708"/>
          <w:docGrid w:linePitch="360"/>
        </w:sectPr>
      </w:pPr>
    </w:p>
    <w:p w14:paraId="1E6D6DFF" w14:textId="77777777" w:rsidR="00FE6388" w:rsidRDefault="00FE6388" w:rsidP="002855D9">
      <w:pPr>
        <w:tabs>
          <w:tab w:val="left" w:pos="7179"/>
        </w:tabs>
      </w:pPr>
    </w:p>
    <w:p w14:paraId="2B34D8A6" w14:textId="45A8FC14" w:rsidR="00FE6388" w:rsidRPr="002855D9" w:rsidRDefault="003F00BB" w:rsidP="002855D9">
      <w:pPr>
        <w:tabs>
          <w:tab w:val="left" w:pos="7179"/>
        </w:tabs>
      </w:pPr>
      <w:r>
        <w:rPr>
          <w:noProof/>
          <w:lang w:eastAsia="de-DE"/>
        </w:rPr>
        <w:pict w14:anchorId="4AC2B56D">
          <v:shape id="_x0000_i1042" type="#_x0000_t75" style="width:537.75pt;height:710.25pt">
            <v:imagedata r:id="rId85" o:title="Klassendiagram_Ladebildschirm2"/>
          </v:shape>
        </w:pict>
      </w:r>
    </w:p>
    <w:sectPr w:rsidR="00FE6388" w:rsidRPr="002855D9" w:rsidSect="00FE6388">
      <w:headerReference w:type="default" r:id="rId86"/>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BDCBD" w14:textId="77777777" w:rsidR="003F00BB" w:rsidRDefault="003F00BB" w:rsidP="00386F89">
      <w:pPr>
        <w:spacing w:after="0" w:line="240" w:lineRule="auto"/>
      </w:pPr>
      <w:r>
        <w:separator/>
      </w:r>
    </w:p>
  </w:endnote>
  <w:endnote w:type="continuationSeparator" w:id="0">
    <w:p w14:paraId="1AA2F248" w14:textId="77777777" w:rsidR="003F00BB" w:rsidRDefault="003F00BB"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1DDE4" w14:textId="77777777" w:rsidR="0099667C" w:rsidRDefault="0099667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122992"/>
      <w:docPartObj>
        <w:docPartGallery w:val="Page Numbers (Bottom of Page)"/>
        <w:docPartUnique/>
      </w:docPartObj>
    </w:sdtPr>
    <w:sdtEndPr/>
    <w:sdtContent>
      <w:p w14:paraId="778E7611" w14:textId="0FE2478B" w:rsidR="0099667C" w:rsidRDefault="0099667C">
        <w:pPr>
          <w:pStyle w:val="Fuzeile"/>
          <w:jc w:val="right"/>
        </w:pPr>
        <w:r>
          <w:fldChar w:fldCharType="begin"/>
        </w:r>
        <w:r>
          <w:instrText>PAGE   \* MERGEFORMAT</w:instrText>
        </w:r>
        <w:r>
          <w:fldChar w:fldCharType="separate"/>
        </w:r>
        <w:r w:rsidR="00BE6460">
          <w:rPr>
            <w:noProof/>
          </w:rPr>
          <w:t>104</w:t>
        </w:r>
        <w:r>
          <w:fldChar w:fldCharType="end"/>
        </w:r>
      </w:p>
    </w:sdtContent>
  </w:sdt>
  <w:p w14:paraId="6308F910" w14:textId="77777777" w:rsidR="0099667C" w:rsidRDefault="0099667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0F9EF" w14:textId="77777777" w:rsidR="0099667C" w:rsidRDefault="0099667C">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0B0CE" w14:textId="77777777" w:rsidR="0099667C" w:rsidRDefault="009966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84A18" w14:textId="77777777" w:rsidR="003F00BB" w:rsidRDefault="003F00BB" w:rsidP="00386F89">
      <w:pPr>
        <w:spacing w:after="0" w:line="240" w:lineRule="auto"/>
      </w:pPr>
      <w:r>
        <w:separator/>
      </w:r>
    </w:p>
  </w:footnote>
  <w:footnote w:type="continuationSeparator" w:id="0">
    <w:p w14:paraId="75AF20F7" w14:textId="77777777" w:rsidR="003F00BB" w:rsidRDefault="003F00BB"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FE352" w14:textId="77777777" w:rsidR="0099667C" w:rsidRDefault="0099667C">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1320B" w14:textId="5BDBA158" w:rsidR="0099667C" w:rsidRDefault="0099667C">
    <w:pPr>
      <w:pStyle w:val="Kopfzeile"/>
    </w:pPr>
    <w:r>
      <w:t>Anhang F: Klassendiagramm-Ladebildschir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469CA" w14:textId="77777777" w:rsidR="0099667C" w:rsidRDefault="0099667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8FDEF" w14:textId="77777777" w:rsidR="0099667C" w:rsidRDefault="0099667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71A8" w14:textId="36E1300B" w:rsidR="0099667C" w:rsidRDefault="0099667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9AA6B" w14:textId="7ECFAB0C" w:rsidR="0099667C" w:rsidRDefault="0099667C">
    <w:pPr>
      <w:pStyle w:val="Kopfzeile"/>
    </w:pPr>
    <w:r>
      <w:t>Anhang A: Klassendiagramm-Hauptmenü</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E14AD" w14:textId="02A109FF" w:rsidR="0099667C" w:rsidRDefault="0099667C">
    <w:pPr>
      <w:pStyle w:val="Kopfzeile"/>
    </w:pPr>
    <w:r>
      <w:t>Anhang B: Klassendiagramm-Projekterstellu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931C" w14:textId="2D4EA57A" w:rsidR="0099667C" w:rsidRDefault="0099667C">
    <w:pPr>
      <w:pStyle w:val="Kopfzeile"/>
    </w:pPr>
    <w:r>
      <w:t>Anhang C: Klassendiagramm-Projektaktualisieru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379E7" w14:textId="3387DE24" w:rsidR="0099667C" w:rsidRDefault="0099667C">
    <w:pPr>
      <w:pStyle w:val="Kopfzeile"/>
    </w:pPr>
    <w:r>
      <w:t>Anhang D: Klassendiagramm-Projekterweiteru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E83D6" w14:textId="627D0F1C" w:rsidR="0099667C" w:rsidRDefault="0099667C">
    <w:pPr>
      <w:pStyle w:val="Kopfzeile"/>
    </w:pPr>
    <w:r>
      <w:t>Anhang E: Klassendiagramm-Dienstprogrammausführu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3382E43"/>
    <w:multiLevelType w:val="hybridMultilevel"/>
    <w:tmpl w:val="FC88A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0BA3A1C"/>
    <w:multiLevelType w:val="hybridMultilevel"/>
    <w:tmpl w:val="216A46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0B6462"/>
    <w:multiLevelType w:val="hybridMultilevel"/>
    <w:tmpl w:val="BB9E45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3AC6770"/>
    <w:multiLevelType w:val="hybridMultilevel"/>
    <w:tmpl w:val="E26AA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3A40F2"/>
    <w:multiLevelType w:val="hybridMultilevel"/>
    <w:tmpl w:val="A3D00B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0"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14"/>
  </w:num>
  <w:num w:numId="3">
    <w:abstractNumId w:val="26"/>
  </w:num>
  <w:num w:numId="4">
    <w:abstractNumId w:val="6"/>
  </w:num>
  <w:num w:numId="5">
    <w:abstractNumId w:val="16"/>
  </w:num>
  <w:num w:numId="6">
    <w:abstractNumId w:val="0"/>
  </w:num>
  <w:num w:numId="7">
    <w:abstractNumId w:val="17"/>
  </w:num>
  <w:num w:numId="8">
    <w:abstractNumId w:val="30"/>
  </w:num>
  <w:num w:numId="9">
    <w:abstractNumId w:val="33"/>
  </w:num>
  <w:num w:numId="10">
    <w:abstractNumId w:val="7"/>
  </w:num>
  <w:num w:numId="11">
    <w:abstractNumId w:val="27"/>
  </w:num>
  <w:num w:numId="12">
    <w:abstractNumId w:val="5"/>
  </w:num>
  <w:num w:numId="13">
    <w:abstractNumId w:val="10"/>
  </w:num>
  <w:num w:numId="14">
    <w:abstractNumId w:val="8"/>
  </w:num>
  <w:num w:numId="15">
    <w:abstractNumId w:val="9"/>
  </w:num>
  <w:num w:numId="16">
    <w:abstractNumId w:val="28"/>
  </w:num>
  <w:num w:numId="17">
    <w:abstractNumId w:val="32"/>
  </w:num>
  <w:num w:numId="18">
    <w:abstractNumId w:val="29"/>
  </w:num>
  <w:num w:numId="19">
    <w:abstractNumId w:val="18"/>
  </w:num>
  <w:num w:numId="20">
    <w:abstractNumId w:val="25"/>
  </w:num>
  <w:num w:numId="21">
    <w:abstractNumId w:val="31"/>
  </w:num>
  <w:num w:numId="22">
    <w:abstractNumId w:val="23"/>
  </w:num>
  <w:num w:numId="23">
    <w:abstractNumId w:val="21"/>
  </w:num>
  <w:num w:numId="24">
    <w:abstractNumId w:val="12"/>
  </w:num>
  <w:num w:numId="25">
    <w:abstractNumId w:val="1"/>
  </w:num>
  <w:num w:numId="26">
    <w:abstractNumId w:val="15"/>
  </w:num>
  <w:num w:numId="27">
    <w:abstractNumId w:val="4"/>
  </w:num>
  <w:num w:numId="28">
    <w:abstractNumId w:val="19"/>
  </w:num>
  <w:num w:numId="29">
    <w:abstractNumId w:val="2"/>
  </w:num>
  <w:num w:numId="30">
    <w:abstractNumId w:val="20"/>
  </w:num>
  <w:num w:numId="31">
    <w:abstractNumId w:val="13"/>
  </w:num>
  <w:num w:numId="32">
    <w:abstractNumId w:val="3"/>
  </w:num>
  <w:num w:numId="33">
    <w:abstractNumId w:val="24"/>
  </w:num>
  <w:num w:numId="34">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43"/>
    <w:rsid w:val="00062FC6"/>
    <w:rsid w:val="00063550"/>
    <w:rsid w:val="00063F4B"/>
    <w:rsid w:val="00067A97"/>
    <w:rsid w:val="00067E94"/>
    <w:rsid w:val="000706A0"/>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216D"/>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4A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15E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2565"/>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55D9"/>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C7EDA"/>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95AE1"/>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0BB"/>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17D4D"/>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5036"/>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AF2"/>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1A01"/>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555F"/>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452"/>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D441B"/>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5C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3F88"/>
    <w:rsid w:val="00924F25"/>
    <w:rsid w:val="009257FB"/>
    <w:rsid w:val="0092649A"/>
    <w:rsid w:val="00926DE0"/>
    <w:rsid w:val="009278B1"/>
    <w:rsid w:val="009308D5"/>
    <w:rsid w:val="00931005"/>
    <w:rsid w:val="009317F6"/>
    <w:rsid w:val="0093185F"/>
    <w:rsid w:val="00932432"/>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67C"/>
    <w:rsid w:val="0099688A"/>
    <w:rsid w:val="00996D76"/>
    <w:rsid w:val="00997A23"/>
    <w:rsid w:val="009A648F"/>
    <w:rsid w:val="009A68DC"/>
    <w:rsid w:val="009A71D4"/>
    <w:rsid w:val="009B120B"/>
    <w:rsid w:val="009B16A0"/>
    <w:rsid w:val="009B25D8"/>
    <w:rsid w:val="009C0870"/>
    <w:rsid w:val="009C08C6"/>
    <w:rsid w:val="009C1B29"/>
    <w:rsid w:val="009C2082"/>
    <w:rsid w:val="009C4777"/>
    <w:rsid w:val="009C609B"/>
    <w:rsid w:val="009C717C"/>
    <w:rsid w:val="009D0DA8"/>
    <w:rsid w:val="009D0FD7"/>
    <w:rsid w:val="009D2F22"/>
    <w:rsid w:val="009D7219"/>
    <w:rsid w:val="009D78B9"/>
    <w:rsid w:val="009E12CE"/>
    <w:rsid w:val="009E4F01"/>
    <w:rsid w:val="009E5E41"/>
    <w:rsid w:val="009F06E5"/>
    <w:rsid w:val="009F38A6"/>
    <w:rsid w:val="009F41F6"/>
    <w:rsid w:val="009F68E2"/>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1C00"/>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E6460"/>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4586"/>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E3CE9"/>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125"/>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C0E"/>
    <w:rsid w:val="00DB2F27"/>
    <w:rsid w:val="00DB343F"/>
    <w:rsid w:val="00DB367A"/>
    <w:rsid w:val="00DB3DFA"/>
    <w:rsid w:val="00DB439C"/>
    <w:rsid w:val="00DC1144"/>
    <w:rsid w:val="00DC2CE2"/>
    <w:rsid w:val="00DC38FE"/>
    <w:rsid w:val="00DC448B"/>
    <w:rsid w:val="00DC4BFF"/>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59B0"/>
    <w:rsid w:val="00DE6940"/>
    <w:rsid w:val="00DE7E00"/>
    <w:rsid w:val="00DF1206"/>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E6388"/>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3F88"/>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422802445">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eader" Target="header9.xml"/><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0.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header" Target="header7.xml"/><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header" Target="header5.xml"/><Relationship Id="rId83" Type="http://schemas.openxmlformats.org/officeDocument/2006/relationships/image" Target="media/image62.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eader" Target="header4.xml"/><Relationship Id="rId78" Type="http://schemas.openxmlformats.org/officeDocument/2006/relationships/header" Target="header6.xml"/><Relationship Id="rId81" Type="http://schemas.openxmlformats.org/officeDocument/2006/relationships/image" Target="media/image61.png"/><Relationship Id="rId86"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svg"/><Relationship Id="rId55" Type="http://schemas.openxmlformats.org/officeDocument/2006/relationships/image" Target="media/image40.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https://github.com/microsoft/vscode" TargetMode="External"/><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header" Target="header8.xml"/><Relationship Id="rId19"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845"/>
    <w:rsid w:val="00007136"/>
    <w:rsid w:val="0004108A"/>
    <w:rsid w:val="00045B01"/>
    <w:rsid w:val="00063F42"/>
    <w:rsid w:val="000B4CBA"/>
    <w:rsid w:val="000E0F47"/>
    <w:rsid w:val="001D5C55"/>
    <w:rsid w:val="001E4AAF"/>
    <w:rsid w:val="00220E02"/>
    <w:rsid w:val="0024252A"/>
    <w:rsid w:val="00247765"/>
    <w:rsid w:val="002478CB"/>
    <w:rsid w:val="00274060"/>
    <w:rsid w:val="002D29C0"/>
    <w:rsid w:val="002D73E1"/>
    <w:rsid w:val="003436C9"/>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07D2B"/>
    <w:rsid w:val="006614C1"/>
    <w:rsid w:val="00682628"/>
    <w:rsid w:val="00695CED"/>
    <w:rsid w:val="006A3DF3"/>
    <w:rsid w:val="006F1F32"/>
    <w:rsid w:val="007229FB"/>
    <w:rsid w:val="00745597"/>
    <w:rsid w:val="00776ED2"/>
    <w:rsid w:val="0078666D"/>
    <w:rsid w:val="00793F02"/>
    <w:rsid w:val="007C1067"/>
    <w:rsid w:val="007C2530"/>
    <w:rsid w:val="007C7877"/>
    <w:rsid w:val="007D332D"/>
    <w:rsid w:val="007D64E3"/>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24C33"/>
    <w:rsid w:val="00B5352B"/>
    <w:rsid w:val="00B6499D"/>
    <w:rsid w:val="00B74DB6"/>
    <w:rsid w:val="00BB3C2C"/>
    <w:rsid w:val="00BD5DB3"/>
    <w:rsid w:val="00BE28A5"/>
    <w:rsid w:val="00C31118"/>
    <w:rsid w:val="00C74056"/>
    <w:rsid w:val="00CF74E3"/>
    <w:rsid w:val="00D221B7"/>
    <w:rsid w:val="00D354D6"/>
    <w:rsid w:val="00D400A6"/>
    <w:rsid w:val="00D515F9"/>
    <w:rsid w:val="00D55232"/>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74848-AE13-4C41-A709-59E25DCA9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40435</Words>
  <Characters>254743</Characters>
  <Application>Microsoft Office Word</Application>
  <DocSecurity>0</DocSecurity>
  <Lines>2122</Lines>
  <Paragraphs>589</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10</cp:revision>
  <cp:lastPrinted>2022-01-25T13:28:00Z</cp:lastPrinted>
  <dcterms:created xsi:type="dcterms:W3CDTF">2022-02-23T13:18:00Z</dcterms:created>
  <dcterms:modified xsi:type="dcterms:W3CDTF">2022-02-2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